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1CDABB17"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ins w:id="9" w:author="Adrienne Etard" w:date="2022-05-13T17:20:00Z">
        <w:r w:rsidR="00CF441F">
          <w:t xml:space="preserve"> Further, </w:t>
        </w:r>
      </w:ins>
      <w:ins w:id="10" w:author="Adrienne Etard" w:date="2022-05-13T17:21:00Z">
        <w:r w:rsidR="00693A59">
          <w:t>in</w:t>
        </w:r>
      </w:ins>
      <w:ins w:id="11" w:author="Adrienne Etard" w:date="2022-05-13T17:20:00Z">
        <w:r w:rsidR="00CF441F">
          <w:t xml:space="preserve"> all classes,</w:t>
        </w:r>
      </w:ins>
      <w:ins w:id="12" w:author="Adrienne Etard" w:date="2022-05-13T17:21:00Z">
        <w:r w:rsidR="00693A59">
          <w:t xml:space="preserve"> we found that</w:t>
        </w:r>
      </w:ins>
      <w:ins w:id="13" w:author="Adrienne Etard" w:date="2022-05-13T17:20:00Z">
        <w:r w:rsidR="00CF441F">
          <w:t xml:space="preserve"> </w:t>
        </w:r>
      </w:ins>
      <w:ins w:id="14" w:author="Adrienne Etard" w:date="2022-05-13T17:21:00Z">
        <w:r w:rsidR="002F2104">
          <w:t xml:space="preserve">invertebrate eaters and fruit/nectar eaters </w:t>
        </w:r>
      </w:ins>
      <w:ins w:id="15" w:author="Adrienne Etard" w:date="2022-05-13T17:24:00Z">
        <w:r w:rsidR="00354BC7">
          <w:t xml:space="preserve">tended to be </w:t>
        </w:r>
      </w:ins>
      <w:ins w:id="16" w:author="Adrienne Etard" w:date="2022-05-13T17:21:00Z">
        <w:r w:rsidR="00693A59">
          <w:t>n</w:t>
        </w:r>
      </w:ins>
      <w:ins w:id="17" w:author="Adrienne Etard" w:date="2022-05-13T17:22:00Z">
        <w:r w:rsidR="00693A59">
          <w:t>egatively affected in disturbed land uses</w:t>
        </w:r>
      </w:ins>
      <w:ins w:id="18" w:author="Etard, Adrienne [2]" w:date="2022-05-18T16:56:00Z">
        <w:r w:rsidR="00CD450F">
          <w:t>; further, invertebrate-</w:t>
        </w:r>
        <w:r w:rsidR="008A6EF8">
          <w:t xml:space="preserve"> and plant/seed- </w:t>
        </w:r>
        <w:r w:rsidR="00CD450F">
          <w:t>eating birds</w:t>
        </w:r>
        <w:r w:rsidR="008A6EF8">
          <w:t xml:space="preserve"> were found to be more climate-change sensitive</w:t>
        </w:r>
      </w:ins>
      <w:ins w:id="19" w:author="Adrienne Etard" w:date="2022-05-13T17:22:00Z">
        <w:r w:rsidR="00693A59">
          <w:t>.</w:t>
        </w:r>
      </w:ins>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1406D30B" w14:textId="77777777" w:rsidR="00FC1E43" w:rsidRDefault="00FC1E43"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20"/>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20"/>
      <w:r w:rsidR="00F748F5">
        <w:rPr>
          <w:rStyle w:val="CommentReference"/>
        </w:rPr>
        <w:commentReference w:id="20"/>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21"/>
      <w:commentRangeEnd w:id="21"/>
      <w:r w:rsidR="000F202B">
        <w:rPr>
          <w:rStyle w:val="CommentReference"/>
        </w:rPr>
        <w:commentReference w:id="21"/>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22"/>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22"/>
      <w:r w:rsidR="000F202B">
        <w:rPr>
          <w:rStyle w:val="CommentReference"/>
        </w:rPr>
        <w:commentReference w:id="22"/>
      </w:r>
      <w:r w:rsidR="001806D3" w:rsidRPr="00CA3D96">
        <w:t xml:space="preserve"> </w:t>
      </w:r>
    </w:p>
    <w:p w14:paraId="26DFF759" w14:textId="2D1A884B"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23"/>
      <w:commentRangeEnd w:id="23"/>
      <w:r w:rsidR="000F202B">
        <w:rPr>
          <w:rStyle w:val="CommentReference"/>
        </w:rPr>
        <w:commentReference w:id="23"/>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24"/>
      <w:commentRangeEnd w:id="24"/>
      <w:r w:rsidR="000F202B">
        <w:rPr>
          <w:rStyle w:val="CommentReference"/>
        </w:rPr>
        <w:commentReference w:id="24"/>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76E5DE3" w:rsidR="00E5606A" w:rsidRPr="00552821" w:rsidRDefault="00FF534F" w:rsidP="003E4FFA">
      <w:pPr>
        <w:spacing w:line="276" w:lineRule="auto"/>
        <w:jc w:val="both"/>
      </w:pPr>
      <w:commentRangeStart w:id="25"/>
      <w:del w:id="26" w:author="Adrienne Etard" w:date="2022-05-13T17:29:00Z">
        <w:r w:rsidRPr="00552821" w:rsidDel="00E42AF5">
          <w:delText xml:space="preserve">Past work has shown that human pressures are reshaping the trait composition (or functional diversity) of </w:delText>
        </w:r>
        <w:r w:rsidR="00E51F0D" w:rsidRPr="00552821" w:rsidDel="00E42AF5">
          <w:delText xml:space="preserve">vertebrate </w:delText>
        </w:r>
        <w:r w:rsidR="009546F2" w:rsidRPr="00552821" w:rsidDel="00E42AF5">
          <w:delText xml:space="preserve">communities </w:delText>
        </w:r>
        <w:r w:rsidR="00E51AB2" w:rsidRPr="00552821" w:rsidDel="00E42AF5">
          <w:fldChar w:fldCharType="begin" w:fldLock="1"/>
        </w:r>
        <w:r w:rsidR="0051623A" w:rsidRPr="00552821" w:rsidDel="00E42AF5">
          <w:del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delInstrText>
        </w:r>
        <w:r w:rsidR="00E51AB2" w:rsidRPr="00552821" w:rsidDel="00E42AF5">
          <w:fldChar w:fldCharType="separate"/>
        </w:r>
        <w:r w:rsidR="00480BC4" w:rsidRPr="00552821" w:rsidDel="00E42AF5">
          <w:rPr>
            <w:noProof/>
          </w:rPr>
          <w:delText xml:space="preserve">(Carmona </w:delText>
        </w:r>
        <w:r w:rsidR="00480BC4" w:rsidRPr="00552821" w:rsidDel="00E42AF5">
          <w:rPr>
            <w:i/>
            <w:noProof/>
          </w:rPr>
          <w:delText>et al.</w:delText>
        </w:r>
        <w:r w:rsidR="00480BC4" w:rsidRPr="00552821" w:rsidDel="00E42AF5">
          <w:rPr>
            <w:noProof/>
          </w:rPr>
          <w:delText xml:space="preserve"> 2021; Toussaint </w:delText>
        </w:r>
        <w:r w:rsidR="00480BC4" w:rsidRPr="00552821" w:rsidDel="00E42AF5">
          <w:rPr>
            <w:i/>
            <w:noProof/>
          </w:rPr>
          <w:delText>et al.</w:delText>
        </w:r>
        <w:r w:rsidR="00480BC4" w:rsidRPr="00552821" w:rsidDel="00E42AF5">
          <w:rPr>
            <w:noProof/>
          </w:rPr>
          <w:delText xml:space="preserve"> 2021; Etard </w:delText>
        </w:r>
        <w:r w:rsidR="00480BC4" w:rsidRPr="00552821" w:rsidDel="00E42AF5">
          <w:rPr>
            <w:i/>
            <w:noProof/>
          </w:rPr>
          <w:delText>et al.</w:delText>
        </w:r>
        <w:r w:rsidR="00480BC4" w:rsidRPr="00552821" w:rsidDel="00E42AF5">
          <w:rPr>
            <w:noProof/>
          </w:rPr>
          <w:delText xml:space="preserve"> 2022)</w:delText>
        </w:r>
        <w:r w:rsidR="00E51AB2" w:rsidRPr="00552821" w:rsidDel="00E42AF5">
          <w:fldChar w:fldCharType="end"/>
        </w:r>
        <w:commentRangeStart w:id="27"/>
        <w:commentRangeStart w:id="28"/>
        <w:r w:rsidRPr="00552821" w:rsidDel="00E42AF5">
          <w:delText>.</w:delText>
        </w:r>
        <w:commentRangeEnd w:id="25"/>
        <w:commentRangeEnd w:id="27"/>
        <w:r w:rsidR="003732F5" w:rsidDel="00E42AF5">
          <w:rPr>
            <w:rStyle w:val="CommentReference"/>
          </w:rPr>
          <w:commentReference w:id="25"/>
        </w:r>
        <w:r w:rsidR="001F1FB7" w:rsidRPr="00552821" w:rsidDel="00E42AF5">
          <w:rPr>
            <w:rStyle w:val="CommentReference"/>
          </w:rPr>
          <w:commentReference w:id="27"/>
        </w:r>
        <w:commentRangeEnd w:id="28"/>
        <w:r w:rsidR="00073409" w:rsidRPr="00552821" w:rsidDel="00E42AF5">
          <w:rPr>
            <w:rStyle w:val="CommentReference"/>
          </w:rPr>
          <w:commentReference w:id="28"/>
        </w:r>
        <w:r w:rsidRPr="00552821" w:rsidDel="00E42AF5">
          <w:delText xml:space="preserve"> </w:delText>
        </w:r>
      </w:del>
      <w:r w:rsidR="009E2794" w:rsidRPr="00BE2E1F">
        <w:t xml:space="preserve">To </w:t>
      </w:r>
      <w:r w:rsidR="00943774" w:rsidRPr="00BE2E1F">
        <w:t>explain</w:t>
      </w:r>
      <w:r w:rsidR="009E2794" w:rsidRPr="00BE2E1F">
        <w:t xml:space="preserve"> interspecific differences in response</w:t>
      </w:r>
      <w:r w:rsidR="00422325" w:rsidRPr="00BE2E1F">
        <w:t>s</w:t>
      </w:r>
      <w:r w:rsidR="009E2794" w:rsidRPr="00BE2E1F">
        <w:t xml:space="preserve"> to human disturbance, </w:t>
      </w:r>
      <w:r w:rsidR="00414B79" w:rsidRPr="00BE2E1F">
        <w:t xml:space="preserve">a number of </w:t>
      </w:r>
      <w:r w:rsidR="007A6C38" w:rsidRPr="00BE2E1F">
        <w:t>studies have</w:t>
      </w:r>
      <w:r w:rsidR="00DC5393" w:rsidRPr="00BE2E1F">
        <w:t xml:space="preserve"> </w:t>
      </w:r>
      <w:r w:rsidR="007A6C38" w:rsidRPr="00BE2E1F">
        <w:t xml:space="preserve">investigated </w:t>
      </w:r>
      <w:r w:rsidR="007C3EFC" w:rsidRPr="00BE2E1F">
        <w:t>whether</w:t>
      </w:r>
      <w:r w:rsidR="00C02C39" w:rsidRPr="00BE2E1F">
        <w:t xml:space="preserve"> </w:t>
      </w:r>
      <w:r w:rsidR="00406F74" w:rsidRPr="00BE2E1F">
        <w:t xml:space="preserve">species </w:t>
      </w:r>
      <w:r w:rsidR="00C02C39" w:rsidRPr="00BE2E1F">
        <w:t>traits</w:t>
      </w:r>
      <w:r w:rsidR="007F6FD5" w:rsidRPr="00BE2E1F">
        <w:t xml:space="preserve"> </w:t>
      </w:r>
      <w:r w:rsidR="00943774" w:rsidRPr="00BE2E1F">
        <w:t>influence</w:t>
      </w:r>
      <w:r w:rsidR="00C02C39" w:rsidRPr="00BE2E1F">
        <w:t xml:space="preserve"> </w:t>
      </w:r>
      <w:r w:rsidR="00D92581" w:rsidRPr="00BE2E1F">
        <w:t>responses</w:t>
      </w:r>
      <w:r w:rsidR="007F6FD5" w:rsidRPr="00BE2E1F">
        <w:t xml:space="preserve"> to human </w:t>
      </w:r>
      <w:r w:rsidR="00A807AB" w:rsidRPr="00BE2E1F">
        <w:t>pressures</w:t>
      </w:r>
      <w:r w:rsidR="007D1794" w:rsidRPr="00BE2E1F">
        <w:t xml:space="preserve">, in particular </w:t>
      </w:r>
      <w:r w:rsidR="008B193C" w:rsidRPr="00BE2E1F">
        <w:t xml:space="preserve">to </w:t>
      </w:r>
      <w:r w:rsidR="007D1794" w:rsidRPr="00BE2E1F">
        <w:t>land-use change</w:t>
      </w:r>
      <w:r w:rsidR="0051623A" w:rsidRPr="00BE2E1F">
        <w:t xml:space="preserve"> </w:t>
      </w:r>
      <w:r w:rsidR="0051623A" w:rsidRPr="00BE2E1F">
        <w:fldChar w:fldCharType="begin" w:fldLock="1"/>
      </w:r>
      <w:r w:rsidR="007B4E5C" w:rsidRPr="00BE2E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6875DA">
        <w:rPr>
          <w:lang w:val="fr-FR"/>
          <w:rPrChange w:id="29" w:author="Adrienne Etard" w:date="2022-05-13T20:54: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BE2E1F">
        <w:fldChar w:fldCharType="separate"/>
      </w:r>
      <w:r w:rsidR="00EC38BC" w:rsidRPr="006875DA">
        <w:rPr>
          <w:noProof/>
          <w:lang w:val="fr-FR"/>
          <w:rPrChange w:id="30" w:author="Adrienne Etard" w:date="2022-05-13T20:54:00Z">
            <w:rPr>
              <w:noProof/>
            </w:rPr>
          </w:rPrChange>
        </w:rPr>
        <w:t xml:space="preserve">(Newbold </w:t>
      </w:r>
      <w:r w:rsidR="00EC38BC" w:rsidRPr="006875DA">
        <w:rPr>
          <w:i/>
          <w:noProof/>
          <w:lang w:val="fr-FR"/>
          <w:rPrChange w:id="31" w:author="Adrienne Etard" w:date="2022-05-13T20:54:00Z">
            <w:rPr>
              <w:i/>
              <w:noProof/>
            </w:rPr>
          </w:rPrChange>
        </w:rPr>
        <w:t>et al.</w:t>
      </w:r>
      <w:r w:rsidR="00EC38BC" w:rsidRPr="006875DA">
        <w:rPr>
          <w:noProof/>
          <w:lang w:val="fr-FR"/>
          <w:rPrChange w:id="32" w:author="Adrienne Etard" w:date="2022-05-13T20:54:00Z">
            <w:rPr>
              <w:noProof/>
            </w:rPr>
          </w:rPrChange>
        </w:rPr>
        <w:t xml:space="preserve"> 2013; Quesnelle </w:t>
      </w:r>
      <w:r w:rsidR="00EC38BC" w:rsidRPr="006875DA">
        <w:rPr>
          <w:i/>
          <w:noProof/>
          <w:lang w:val="fr-FR"/>
          <w:rPrChange w:id="33" w:author="Adrienne Etard" w:date="2022-05-13T20:54:00Z">
            <w:rPr>
              <w:i/>
              <w:noProof/>
            </w:rPr>
          </w:rPrChange>
        </w:rPr>
        <w:t>et al.</w:t>
      </w:r>
      <w:r w:rsidR="00EC38BC" w:rsidRPr="006875DA">
        <w:rPr>
          <w:noProof/>
          <w:lang w:val="fr-FR"/>
          <w:rPrChange w:id="34" w:author="Adrienne Etard" w:date="2022-05-13T20:54:00Z">
            <w:rPr>
              <w:noProof/>
            </w:rPr>
          </w:rPrChange>
        </w:rPr>
        <w:t xml:space="preserve"> 2014; Nowakowski </w:t>
      </w:r>
      <w:r w:rsidR="00EC38BC" w:rsidRPr="006875DA">
        <w:rPr>
          <w:i/>
          <w:noProof/>
          <w:lang w:val="fr-FR"/>
          <w:rPrChange w:id="35" w:author="Adrienne Etard" w:date="2022-05-13T20:54:00Z">
            <w:rPr>
              <w:i/>
              <w:noProof/>
            </w:rPr>
          </w:rPrChange>
        </w:rPr>
        <w:t>et al.</w:t>
      </w:r>
      <w:r w:rsidR="00EC38BC" w:rsidRPr="006875DA">
        <w:rPr>
          <w:noProof/>
          <w:lang w:val="fr-FR"/>
          <w:rPrChange w:id="36" w:author="Adrienne Etard" w:date="2022-05-13T20:54:00Z">
            <w:rPr>
              <w:noProof/>
            </w:rPr>
          </w:rPrChange>
        </w:rPr>
        <w:t xml:space="preserve"> 2017; Rapacciuolo </w:t>
      </w:r>
      <w:r w:rsidR="00EC38BC" w:rsidRPr="006875DA">
        <w:rPr>
          <w:i/>
          <w:noProof/>
          <w:lang w:val="fr-FR"/>
          <w:rPrChange w:id="37" w:author="Adrienne Etard" w:date="2022-05-13T20:54:00Z">
            <w:rPr>
              <w:i/>
              <w:noProof/>
            </w:rPr>
          </w:rPrChange>
        </w:rPr>
        <w:t>et al.</w:t>
      </w:r>
      <w:r w:rsidR="00EC38BC" w:rsidRPr="006875DA">
        <w:rPr>
          <w:noProof/>
          <w:lang w:val="fr-FR"/>
          <w:rPrChange w:id="38" w:author="Adrienne Etard" w:date="2022-05-13T20:54:00Z">
            <w:rPr>
              <w:noProof/>
            </w:rPr>
          </w:rPrChange>
        </w:rPr>
        <w:t xml:space="preserve"> 2017; La Sorte </w:t>
      </w:r>
      <w:r w:rsidR="00EC38BC" w:rsidRPr="006875DA">
        <w:rPr>
          <w:i/>
          <w:noProof/>
          <w:lang w:val="fr-FR"/>
          <w:rPrChange w:id="39" w:author="Adrienne Etard" w:date="2022-05-13T20:54:00Z">
            <w:rPr>
              <w:i/>
              <w:noProof/>
            </w:rPr>
          </w:rPrChange>
        </w:rPr>
        <w:t>et al.</w:t>
      </w:r>
      <w:r w:rsidR="00EC38BC" w:rsidRPr="006875DA">
        <w:rPr>
          <w:noProof/>
          <w:lang w:val="fr-FR"/>
          <w:rPrChange w:id="40" w:author="Adrienne Etard" w:date="2022-05-13T20:54:00Z">
            <w:rPr>
              <w:noProof/>
            </w:rPr>
          </w:rPrChange>
        </w:rPr>
        <w:t xml:space="preserve"> 2018; Tinoco </w:t>
      </w:r>
      <w:r w:rsidR="00EC38BC" w:rsidRPr="006875DA">
        <w:rPr>
          <w:i/>
          <w:noProof/>
          <w:lang w:val="fr-FR"/>
          <w:rPrChange w:id="41" w:author="Adrienne Etard" w:date="2022-05-13T20:54:00Z">
            <w:rPr>
              <w:i/>
              <w:noProof/>
            </w:rPr>
          </w:rPrChange>
        </w:rPr>
        <w:t>et al.</w:t>
      </w:r>
      <w:r w:rsidR="00EC38BC" w:rsidRPr="006875DA">
        <w:rPr>
          <w:noProof/>
          <w:lang w:val="fr-FR"/>
          <w:rPrChange w:id="42" w:author="Adrienne Etard" w:date="2022-05-13T20:54:00Z">
            <w:rPr>
              <w:noProof/>
            </w:rPr>
          </w:rPrChange>
        </w:rPr>
        <w:t xml:space="preserve"> 2018)</w:t>
      </w:r>
      <w:r w:rsidR="0051623A" w:rsidRPr="00BE2E1F">
        <w:fldChar w:fldCharType="end"/>
      </w:r>
      <w:r w:rsidR="007D1794" w:rsidRPr="006875DA">
        <w:rPr>
          <w:lang w:val="fr-FR"/>
          <w:rPrChange w:id="43" w:author="Adrienne Etard" w:date="2022-05-13T20:54:00Z">
            <w:rPr/>
          </w:rPrChange>
        </w:rPr>
        <w:t xml:space="preserve"> and </w:t>
      </w:r>
      <w:proofErr w:type="spellStart"/>
      <w:r w:rsidR="007D1794" w:rsidRPr="006875DA">
        <w:rPr>
          <w:lang w:val="fr-FR"/>
          <w:rPrChange w:id="44" w:author="Adrienne Etard" w:date="2022-05-13T20:54:00Z">
            <w:rPr/>
          </w:rPrChange>
        </w:rPr>
        <w:t>climate</w:t>
      </w:r>
      <w:proofErr w:type="spellEnd"/>
      <w:r w:rsidR="007D1794" w:rsidRPr="006875DA">
        <w:rPr>
          <w:lang w:val="fr-FR"/>
          <w:rPrChange w:id="45" w:author="Adrienne Etard" w:date="2022-05-13T20:54:00Z">
            <w:rPr/>
          </w:rPrChange>
        </w:rPr>
        <w:t xml:space="preserve"> change</w:t>
      </w:r>
      <w:r w:rsidR="004F1462" w:rsidRPr="006875DA">
        <w:rPr>
          <w:lang w:val="fr-FR"/>
          <w:rPrChange w:id="46" w:author="Adrienne Etard" w:date="2022-05-13T20:54:00Z">
            <w:rPr/>
          </w:rPrChange>
        </w:rPr>
        <w:t xml:space="preserve"> </w:t>
      </w:r>
      <w:r w:rsidR="004F1462" w:rsidRPr="00BE2E1F">
        <w:fldChar w:fldCharType="begin" w:fldLock="1"/>
      </w:r>
      <w:r w:rsidR="0060505F" w:rsidRPr="006875DA">
        <w:rPr>
          <w:lang w:val="fr-FR"/>
          <w:rPrChange w:id="47" w:author="Adrienne Etard" w:date="2022-05-13T20:54: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BE2E1F">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BE2E1F">
        <w:fldChar w:fldCharType="separate"/>
      </w:r>
      <w:r w:rsidR="007B7066" w:rsidRPr="00BE2E1F">
        <w:rPr>
          <w:noProof/>
        </w:rPr>
        <w:t xml:space="preserve">(Angert </w:t>
      </w:r>
      <w:r w:rsidR="007B7066" w:rsidRPr="00BE2E1F">
        <w:rPr>
          <w:i/>
          <w:noProof/>
        </w:rPr>
        <w:t>et al.</w:t>
      </w:r>
      <w:r w:rsidR="007B7066" w:rsidRPr="00BE2E1F">
        <w:rPr>
          <w:noProof/>
        </w:rPr>
        <w:t xml:space="preserve"> 2011; Schloss </w:t>
      </w:r>
      <w:r w:rsidR="007B7066" w:rsidRPr="00BE2E1F">
        <w:rPr>
          <w:i/>
          <w:noProof/>
        </w:rPr>
        <w:t>et al.</w:t>
      </w:r>
      <w:r w:rsidR="007B7066" w:rsidRPr="00BE2E1F">
        <w:rPr>
          <w:noProof/>
        </w:rPr>
        <w:t xml:space="preserve"> 2012; Mccain &amp; King 2014; Pearson </w:t>
      </w:r>
      <w:r w:rsidR="007B7066" w:rsidRPr="00BE2E1F">
        <w:rPr>
          <w:i/>
          <w:noProof/>
        </w:rPr>
        <w:t>et al.</w:t>
      </w:r>
      <w:r w:rsidR="007B7066" w:rsidRPr="00BE2E1F">
        <w:rPr>
          <w:noProof/>
        </w:rPr>
        <w:t xml:space="preserve"> 2014; Pacifici </w:t>
      </w:r>
      <w:r w:rsidR="007B7066" w:rsidRPr="00BE2E1F">
        <w:rPr>
          <w:i/>
          <w:noProof/>
        </w:rPr>
        <w:t>et al.</w:t>
      </w:r>
      <w:r w:rsidR="007B7066" w:rsidRPr="00BE2E1F">
        <w:rPr>
          <w:noProof/>
        </w:rPr>
        <w:t xml:space="preserve"> 2017; Estrada </w:t>
      </w:r>
      <w:r w:rsidR="007B7066" w:rsidRPr="00BE2E1F">
        <w:rPr>
          <w:i/>
          <w:noProof/>
        </w:rPr>
        <w:t>et al.</w:t>
      </w:r>
      <w:r w:rsidR="007B7066" w:rsidRPr="00BE2E1F">
        <w:rPr>
          <w:noProof/>
        </w:rPr>
        <w:t xml:space="preserve"> 2018; Di Marco </w:t>
      </w:r>
      <w:r w:rsidR="007B7066" w:rsidRPr="00BE2E1F">
        <w:rPr>
          <w:i/>
          <w:noProof/>
        </w:rPr>
        <w:t>et al.</w:t>
      </w:r>
      <w:r w:rsidR="007B7066" w:rsidRPr="00BE2E1F">
        <w:rPr>
          <w:noProof/>
        </w:rPr>
        <w:t xml:space="preserve"> 2021)</w:t>
      </w:r>
      <w:r w:rsidR="004F1462" w:rsidRPr="00BE2E1F">
        <w:fldChar w:fldCharType="end"/>
      </w:r>
      <w:r w:rsidR="0081642F" w:rsidRPr="00BE2E1F">
        <w:t xml:space="preserve">. </w:t>
      </w:r>
      <w:commentRangeStart w:id="48"/>
      <w:r w:rsidR="0052385C" w:rsidRPr="00BE2E1F">
        <w:t>Indeed, b</w:t>
      </w:r>
      <w:r w:rsidR="00EC58D3" w:rsidRPr="00BE2E1F">
        <w:t xml:space="preserve">y capturing key aspects of species morphology, life-history, ecological strategies or demography, traits can inform on species use of resources and space, as well as on some </w:t>
      </w:r>
      <w:r w:rsidR="00623103" w:rsidRPr="00BE2E1F">
        <w:t xml:space="preserve">community and </w:t>
      </w:r>
      <w:r w:rsidR="00EC58D3" w:rsidRPr="00BE2E1F">
        <w:t>population-level processes</w:t>
      </w:r>
      <w:r w:rsidR="001862AA" w:rsidRPr="00BE2E1F">
        <w:t xml:space="preserve"> </w:t>
      </w:r>
      <w:r w:rsidR="0060505F" w:rsidRPr="00BE2E1F">
        <w:fldChar w:fldCharType="begin" w:fldLock="1"/>
      </w:r>
      <w:r w:rsidR="00310873" w:rsidRPr="00BE2E1F">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BE2E1F">
        <w:fldChar w:fldCharType="separate"/>
      </w:r>
      <w:r w:rsidR="00B26FDD" w:rsidRPr="00BE2E1F">
        <w:rPr>
          <w:noProof/>
        </w:rPr>
        <w:t xml:space="preserve">(Capdevila </w:t>
      </w:r>
      <w:r w:rsidR="00B26FDD" w:rsidRPr="00BE2E1F">
        <w:rPr>
          <w:i/>
          <w:noProof/>
        </w:rPr>
        <w:t>et al.</w:t>
      </w:r>
      <w:r w:rsidR="00B26FDD" w:rsidRPr="00BE2E1F">
        <w:rPr>
          <w:noProof/>
        </w:rPr>
        <w:t xml:space="preserve"> 2022b)</w:t>
      </w:r>
      <w:r w:rsidR="0060505F" w:rsidRPr="00BE2E1F">
        <w:fldChar w:fldCharType="end"/>
      </w:r>
      <w:r w:rsidR="00EC58D3" w:rsidRPr="00BE2E1F">
        <w:t xml:space="preserve">. </w:t>
      </w:r>
      <w:commentRangeStart w:id="49"/>
      <w:r w:rsidR="00EC58D3" w:rsidRPr="00BE2E1F">
        <w:t>Thus</w:t>
      </w:r>
      <w:r w:rsidR="00B016BB" w:rsidRPr="00BE2E1F">
        <w:t xml:space="preserve">, traits can </w:t>
      </w:r>
      <w:r w:rsidR="00F60275" w:rsidRPr="00BE2E1F">
        <w:t>help understand</w:t>
      </w:r>
      <w:r w:rsidR="00B016BB" w:rsidRPr="00BE2E1F">
        <w:t xml:space="preserve"> what drives species responses to </w:t>
      </w:r>
      <w:r w:rsidR="00414B79" w:rsidRPr="00BE2E1F">
        <w:t>environmental change</w:t>
      </w:r>
      <w:r w:rsidR="00B016BB" w:rsidRPr="00BE2E1F">
        <w:t>.</w:t>
      </w:r>
      <w:commentRangeEnd w:id="48"/>
      <w:commentRangeEnd w:id="49"/>
      <w:r w:rsidR="00FF703C" w:rsidRPr="00BE2E1F">
        <w:rPr>
          <w:rStyle w:val="CommentReference"/>
        </w:rPr>
        <w:commentReference w:id="48"/>
      </w:r>
      <w:r w:rsidR="001F1FB7" w:rsidRPr="00BE2E1F">
        <w:rPr>
          <w:rStyle w:val="CommentReference"/>
        </w:rPr>
        <w:commentReference w:id="49"/>
      </w:r>
      <w:r w:rsidR="00C6411E" w:rsidRPr="00552821">
        <w:t xml:space="preserve"> </w:t>
      </w:r>
    </w:p>
    <w:p w14:paraId="28CBCAC0" w14:textId="43E6BC69" w:rsidR="00750622" w:rsidRPr="00CA3D96" w:rsidRDefault="00B4707C" w:rsidP="003E4FFA">
      <w:pPr>
        <w:spacing w:line="276" w:lineRule="auto"/>
        <w:jc w:val="both"/>
      </w:pPr>
      <w:r w:rsidRPr="00CA3D96">
        <w:t>Several</w:t>
      </w:r>
      <w:r w:rsidR="001D2997" w:rsidRPr="00CA3D96">
        <w:t xml:space="preserve"> 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50"/>
      <w:r w:rsidR="00750622" w:rsidRPr="00CA3D96">
        <w:t>(</w:t>
      </w:r>
      <w:r w:rsidR="002F1432">
        <w:t xml:space="preserve">see </w:t>
      </w:r>
      <w:r w:rsidR="00A270E2">
        <w:t>aforementioned</w:t>
      </w:r>
      <w:r w:rsidR="002F1432">
        <w:t xml:space="preserve"> </w:t>
      </w:r>
      <w:r w:rsidR="00A270E2">
        <w:t>studies</w:t>
      </w:r>
      <w:r w:rsidR="00750622" w:rsidRPr="00CA3D96">
        <w:t>)</w:t>
      </w:r>
      <w:commentRangeEnd w:id="50"/>
      <w:r w:rsidR="005C542F">
        <w:rPr>
          <w:rStyle w:val="CommentReference"/>
        </w:rPr>
        <w:commentReference w:id="50"/>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51"/>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51"/>
      <w:r w:rsidR="00073785">
        <w:rPr>
          <w:rStyle w:val="CommentReference"/>
        </w:rPr>
        <w:commentReference w:id="51"/>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 xml:space="preserve">effects </w:t>
      </w:r>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lastRenderedPageBreak/>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in 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590CD090" w:rsidR="001D2997" w:rsidRPr="00CA3D96" w:rsidRDefault="00F82171" w:rsidP="003E4FFA">
      <w:pPr>
        <w:spacing w:line="276" w:lineRule="auto"/>
        <w:jc w:val="both"/>
      </w:pPr>
      <w:commentRangeStart w:id="52"/>
      <w:r w:rsidRPr="00CA3D96">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53" w:author="Newbold, Tim" w:date="2022-05-13T10:54:00Z">
        <w:r w:rsidR="00634454" w:rsidRPr="00CA3D96" w:rsidDel="002A3281">
          <w:delText>threats</w:delText>
        </w:r>
        <w:r w:rsidR="00B4707C" w:rsidRPr="00CA3D96" w:rsidDel="002A3281">
          <w:delText xml:space="preserve"> </w:delText>
        </w:r>
      </w:del>
      <w:ins w:id="54"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52"/>
      <w:r w:rsidR="004E0285">
        <w:rPr>
          <w:rStyle w:val="CommentReference"/>
        </w:rPr>
        <w:commentReference w:id="52"/>
      </w:r>
      <w:r w:rsidRPr="00CA3D96">
        <w:t xml:space="preserve"> However, to our knowledge, this question has not been tested </w:t>
      </w:r>
      <w:r w:rsidR="009A3E9E" w:rsidRPr="00CA3D96">
        <w:t xml:space="preserve">globally </w:t>
      </w:r>
      <w:commentRangeStart w:id="55"/>
      <w:commentRangeStart w:id="56"/>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disparate methodology, scales and</w:t>
      </w:r>
      <w:r w:rsidR="009A3E9E" w:rsidRPr="00CA3D96">
        <w:t xml:space="preserve"> </w:t>
      </w:r>
      <w:r w:rsidR="007205E7" w:rsidRPr="00CA3D96">
        <w:t>taxa</w:t>
      </w:r>
      <w:commentRangeEnd w:id="55"/>
      <w:r w:rsidR="00296C33">
        <w:rPr>
          <w:rStyle w:val="CommentReference"/>
        </w:rPr>
        <w:commentReference w:id="55"/>
      </w:r>
      <w:commentRangeEnd w:id="56"/>
      <w:r w:rsidR="00C618C8">
        <w:rPr>
          <w:rStyle w:val="CommentReference"/>
        </w:rPr>
        <w:commentReference w:id="56"/>
      </w:r>
      <w:r w:rsidRPr="00CA3D96">
        <w:t xml:space="preserve">. </w:t>
      </w:r>
      <w:r w:rsidR="007205E7" w:rsidRPr="00CA3D96">
        <w:t xml:space="preserve">Further, </w:t>
      </w:r>
      <w:r w:rsidR="000C7359">
        <w:t>previous</w:t>
      </w:r>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57"/>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57"/>
      <w:r w:rsidR="009244E4">
        <w:rPr>
          <w:rStyle w:val="CommentReference"/>
        </w:rPr>
        <w:commentReference w:id="57"/>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s </w:t>
      </w:r>
      <w:r w:rsidR="00926221" w:rsidRPr="00CA3D96">
        <w:t xml:space="preserve">traits </w:t>
      </w:r>
      <w:r w:rsidR="007158C4">
        <w:t xml:space="preserve">and both </w:t>
      </w:r>
      <w:r w:rsidR="004E67BC">
        <w:t>land-use</w:t>
      </w:r>
      <w:r w:rsidR="00926221" w:rsidRPr="00CA3D96">
        <w:t xml:space="preserve"> </w:t>
      </w:r>
      <w:commentRangeStart w:id="58"/>
      <w:r w:rsidR="00926221" w:rsidRPr="00CA3D96">
        <w:t xml:space="preserve">responses </w:t>
      </w:r>
      <w:commentRangeEnd w:id="58"/>
      <w:r w:rsidR="00296C33">
        <w:rPr>
          <w:rStyle w:val="CommentReference"/>
        </w:rPr>
        <w:commentReference w:id="58"/>
      </w:r>
      <w:r w:rsidR="002C2F77">
        <w:t xml:space="preserve"> </w:t>
      </w:r>
      <w:r w:rsidR="004E67BC">
        <w:t>and</w:t>
      </w:r>
      <w:r w:rsidR="002C2F77">
        <w:t xml:space="preserve"> </w:t>
      </w:r>
      <w:r w:rsidR="004E67BC">
        <w:t>climate-change sensitivity</w:t>
      </w:r>
      <w:r w:rsidR="002C2F77">
        <w:t>.</w:t>
      </w:r>
    </w:p>
    <w:p w14:paraId="3B1C6AEA" w14:textId="10C82CB8"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59"/>
      <w:r w:rsidR="00B4707C">
        <w:t>response</w:t>
      </w:r>
      <w:r w:rsidR="00837D81">
        <w:t>s</w:t>
      </w:r>
      <w:r w:rsidR="00B4707C">
        <w:t xml:space="preserve"> </w:t>
      </w:r>
      <w:commentRangeEnd w:id="59"/>
      <w:r w:rsidR="00610F36">
        <w:rPr>
          <w:rStyle w:val="CommentReference"/>
        </w:rPr>
        <w:commentReference w:id="59"/>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60"/>
      <w:r w:rsidR="00E972B5">
        <w:t>ecological characteristics</w:t>
      </w:r>
      <w:commentRangeEnd w:id="60"/>
      <w:r w:rsidR="00DA3681">
        <w:rPr>
          <w:rStyle w:val="CommentReference"/>
        </w:rPr>
        <w:commentReference w:id="60"/>
      </w:r>
      <w:r w:rsidR="00E972B5">
        <w:t xml:space="preserve"> </w:t>
      </w:r>
      <w:commentRangeStart w:id="61"/>
      <w:commentRangeEnd w:id="61"/>
      <w:r w:rsidR="00610F36">
        <w:rPr>
          <w:rStyle w:val="CommentReference"/>
        </w:rPr>
        <w:commentReference w:id="61"/>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62"/>
      <w:r w:rsidR="00DC323D">
        <w:t xml:space="preserve">ecological </w:t>
      </w:r>
      <w:r w:rsidR="00FD1A57">
        <w:t xml:space="preserve">characteristics </w:t>
      </w:r>
      <w:commentRangeEnd w:id="62"/>
      <w:r w:rsidR="005E4582">
        <w:rPr>
          <w:rStyle w:val="CommentReference"/>
        </w:rPr>
        <w:commentReference w:id="62"/>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63"/>
      <w:commentRangeEnd w:id="63"/>
      <w:r w:rsidR="007F44DB">
        <w:rPr>
          <w:rStyle w:val="CommentReference"/>
        </w:rPr>
        <w:commentReference w:id="63"/>
      </w:r>
      <w:r w:rsidR="00720ADB">
        <w:t xml:space="preserve">associated with </w:t>
      </w:r>
      <w:r w:rsidR="00FE0F6A">
        <w:t xml:space="preserve">interspecific variation in </w:t>
      </w:r>
      <w:commentRangeStart w:id="64"/>
      <w:r w:rsidR="00FE0F6A">
        <w:t xml:space="preserve">responses </w:t>
      </w:r>
      <w:commentRangeEnd w:id="64"/>
      <w:r w:rsidR="00F37DCC">
        <w:rPr>
          <w:rStyle w:val="CommentReference"/>
        </w:rPr>
        <w:commentReference w:id="64"/>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65"/>
      <w:r w:rsidR="00CC7678">
        <w:t>If so,</w:t>
      </w:r>
      <w:r w:rsidR="00FE0F6A">
        <w:t xml:space="preserve"> are these </w:t>
      </w:r>
      <w:r w:rsidR="007F44DB">
        <w:t xml:space="preserve">ecological characteristics </w:t>
      </w:r>
      <w:commentRangeStart w:id="66"/>
      <w:commentRangeEnd w:id="66"/>
      <w:r w:rsidR="007F44DB">
        <w:rPr>
          <w:rStyle w:val="CommentReference"/>
        </w:rPr>
        <w:commentReference w:id="66"/>
      </w:r>
      <w:r w:rsidR="00FE0F6A">
        <w:t>similar across classes</w:t>
      </w:r>
      <w:r w:rsidR="00A85F4E">
        <w:t>;</w:t>
      </w:r>
      <w:r w:rsidR="00380DCA">
        <w:t xml:space="preserve"> are they similar between land-use responses and climate</w:t>
      </w:r>
      <w:r w:rsidR="00886BF0">
        <w:t>-</w:t>
      </w:r>
      <w:r w:rsidR="00380DCA">
        <w:t>change sensitivity</w:t>
      </w:r>
      <w:commentRangeEnd w:id="65"/>
      <w:r w:rsidR="00393B64">
        <w:rPr>
          <w:rStyle w:val="CommentReference"/>
        </w:rPr>
        <w:commentReference w:id="65"/>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67"/>
      <w:commentRangeEnd w:id="67"/>
      <w:r w:rsidR="00D83E13">
        <w:rPr>
          <w:rStyle w:val="CommentReference"/>
        </w:rPr>
        <w:commentReference w:id="67"/>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1188FED1"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68"/>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ins w:id="69" w:author="Adrienne Etard" w:date="2022-05-18T17:20:00Z">
        <w:r w:rsidR="00DF5FF5">
          <w:t xml:space="preserve">; </w:t>
        </w:r>
      </w:ins>
      <w:ins w:id="70" w:author="Adrienne Etard" w:date="2022-05-18T17:22:00Z">
        <w:r w:rsidR="008B0862">
          <w:t>species niche properties</w:t>
        </w:r>
      </w:ins>
      <w:ins w:id="71" w:author="Adrienne Etard" w:date="2022-05-18T17:20:00Z">
        <w:r w:rsidR="00504896">
          <w:t xml:space="preserve"> have been shown to be</w:t>
        </w:r>
        <w:r w:rsidR="00DF5FF5">
          <w:t xml:space="preserve"> strong</w:t>
        </w:r>
      </w:ins>
      <w:ins w:id="72" w:author="Adrienne Etard" w:date="2022-05-18T17:21:00Z">
        <w:r w:rsidR="008E5C72">
          <w:t xml:space="preserve"> indicators</w:t>
        </w:r>
      </w:ins>
      <w:ins w:id="73" w:author="Adrienne Etard" w:date="2022-05-18T17:20:00Z">
        <w:r w:rsidR="00DF5FF5">
          <w:t xml:space="preserve"> </w:t>
        </w:r>
        <w:r w:rsidR="008E5C72">
          <w:t>of species’ climate change sensiti</w:t>
        </w:r>
      </w:ins>
      <w:ins w:id="74" w:author="Adrienne Etard" w:date="2022-05-18T17:21:00Z">
        <w:r w:rsidR="008E5C72">
          <w:t xml:space="preserve">vity </w:t>
        </w:r>
        <w:r w:rsidR="008E5C72">
          <w:fldChar w:fldCharType="begin" w:fldLock="1"/>
        </w:r>
      </w:ins>
      <w:r w:rsidR="008E5C72">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operties":{"noteIndex":0},"schema":"https://github.com/citation-style-language/schema/raw/master/csl-citation.json"}</w:instrText>
      </w:r>
      <w:r w:rsidR="008E5C72">
        <w:fldChar w:fldCharType="separate"/>
      </w:r>
      <w:r w:rsidR="008E5C72" w:rsidRPr="008E5C72">
        <w:rPr>
          <w:noProof/>
        </w:rPr>
        <w:t xml:space="preserve">(Thuiller </w:t>
      </w:r>
      <w:r w:rsidR="008E5C72" w:rsidRPr="008E5C72">
        <w:rPr>
          <w:i/>
          <w:noProof/>
        </w:rPr>
        <w:t>et al.</w:t>
      </w:r>
      <w:r w:rsidR="008E5C72" w:rsidRPr="008E5C72">
        <w:rPr>
          <w:noProof/>
        </w:rPr>
        <w:t xml:space="preserve"> 2005)</w:t>
      </w:r>
      <w:ins w:id="75" w:author="Adrienne Etard" w:date="2022-05-18T17:21:00Z">
        <w:r w:rsidR="008E5C72">
          <w:fldChar w:fldCharType="end"/>
        </w:r>
        <w:r w:rsidR="008E5C72">
          <w:t xml:space="preserve">, and are also </w:t>
        </w:r>
        <w:r w:rsidR="008B0862">
          <w:t>easy to imple</w:t>
        </w:r>
      </w:ins>
      <w:ins w:id="76" w:author="Adrienne Etard" w:date="2022-05-18T17:22:00Z">
        <w:r w:rsidR="008B0862">
          <w:t>ment at large scales given the availability of species distributions</w:t>
        </w:r>
      </w:ins>
      <w:r w:rsidR="00DD75E5">
        <w:t>.</w:t>
      </w:r>
      <w:commentRangeEnd w:id="68"/>
      <w:r w:rsidR="00C70780">
        <w:rPr>
          <w:rStyle w:val="CommentReference"/>
        </w:rPr>
        <w:commentReference w:id="68"/>
      </w:r>
      <w:r w:rsidR="00E72454">
        <w:t xml:space="preserve"> We then bring these two approaches</w:t>
      </w:r>
      <w:r w:rsidR="006C4D19">
        <w:t xml:space="preserve"> together</w:t>
      </w:r>
      <w:r w:rsidR="00E72454">
        <w:t xml:space="preserve"> to look for any emerging pattern in </w:t>
      </w:r>
      <w:commentRangeStart w:id="77"/>
      <w:r w:rsidR="00E72454">
        <w:t>species</w:t>
      </w:r>
      <w:r w:rsidR="00542E3A">
        <w:t>’</w:t>
      </w:r>
      <w:r w:rsidR="00E72454">
        <w:t xml:space="preserve"> responses to land</w:t>
      </w:r>
      <w:r w:rsidR="00542E3A">
        <w:t xml:space="preserve"> </w:t>
      </w:r>
      <w:r w:rsidR="00E72454">
        <w:t>use</w:t>
      </w:r>
      <w:r w:rsidR="00C70780">
        <w:t>,</w:t>
      </w:r>
      <w:r w:rsidR="00E72454">
        <w:t xml:space="preserve"> </w:t>
      </w:r>
      <w:r w:rsidR="00542E3A">
        <w:t>or</w:t>
      </w:r>
      <w:r w:rsidR="00DA6FC6">
        <w:t xml:space="preserve"> in their</w:t>
      </w:r>
      <w:r w:rsidR="001243D9">
        <w:t xml:space="preserve"> climate-</w:t>
      </w:r>
      <w:r w:rsidR="00E72454">
        <w:t>change</w:t>
      </w:r>
      <w:commentRangeEnd w:id="77"/>
      <w:r w:rsidR="00E36D3B">
        <w:rPr>
          <w:rStyle w:val="CommentReference"/>
        </w:rPr>
        <w:commentReference w:id="77"/>
      </w:r>
      <w:r w:rsidR="00B65C65">
        <w:t xml:space="preserve"> sensitivity</w:t>
      </w:r>
      <w:r w:rsidR="00C70780">
        <w:t>,</w:t>
      </w:r>
      <w:r w:rsidR="00B65C65">
        <w:t xml:space="preserve"> </w:t>
      </w:r>
      <w:r w:rsidR="00E72454">
        <w:t xml:space="preserve">with regards to </w:t>
      </w:r>
      <w:r w:rsidR="00614489">
        <w:t>traits</w:t>
      </w:r>
      <w:r w:rsidR="00E72454">
        <w:t>.</w:t>
      </w:r>
      <w:r w:rsidR="00951196">
        <w:t xml:space="preserve"> </w:t>
      </w:r>
    </w:p>
    <w:p w14:paraId="45AFD22F" w14:textId="7C5C8D54"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r w:rsidR="00A23602">
        <w:t>diet</w:t>
      </w:r>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r w:rsidR="003B3C4F">
        <w:t xml:space="preserve"> </w:t>
      </w:r>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r w:rsidR="003B3C4F">
        <w:t>Since g</w:t>
      </w:r>
      <w:r w:rsidR="007A71A7">
        <w:t>eographical r</w:t>
      </w:r>
      <w:r w:rsidR="006C4D19">
        <w:t xml:space="preserve">ange area </w:t>
      </w:r>
      <w:r w:rsidR="003B3C4F">
        <w:t xml:space="preserve">does </w:t>
      </w:r>
      <w:r w:rsidR="006C4D19">
        <w:t xml:space="preserve">not </w:t>
      </w:r>
      <w:r w:rsidR="003B3C4F">
        <w:t xml:space="preserve">meet the strict definition of </w:t>
      </w:r>
      <w:r w:rsidR="006C4D19">
        <w:t xml:space="preserve">a trait, we henceforth refer to all traits and range area as </w:t>
      </w:r>
      <w:commentRangeStart w:id="78"/>
      <w:r w:rsidR="006C4D19">
        <w:t>“</w:t>
      </w:r>
      <w:r w:rsidR="00D36FCC">
        <w:t>ecological characteristics</w:t>
      </w:r>
      <w:r w:rsidR="006C4D19">
        <w:t>”</w:t>
      </w:r>
      <w:commentRangeEnd w:id="78"/>
      <w:r w:rsidR="00066ED2">
        <w:rPr>
          <w:rStyle w:val="CommentReference"/>
        </w:rPr>
        <w:commentReference w:id="78"/>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79"/>
      <w:commentRangeEnd w:id="79"/>
      <w:r>
        <w:rPr>
          <w:rStyle w:val="CommentReference"/>
        </w:rPr>
        <w:commentReference w:id="79"/>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53A17B5E"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80"/>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80"/>
      <w:r w:rsidR="00066ED2">
        <w:rPr>
          <w:rStyle w:val="CommentReference"/>
        </w:rPr>
        <w:commentReference w:id="80"/>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81"/>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species</w:t>
      </w:r>
      <w:r w:rsidR="00764298">
        <w:rPr>
          <w:rStyle w:val="SubtleEmphasis"/>
          <w:i w:val="0"/>
          <w:iCs w:val="0"/>
          <w:color w:val="auto"/>
        </w:rPr>
        <w:t>’</w:t>
      </w:r>
      <w:r w:rsidR="00312AEF">
        <w:rPr>
          <w:rStyle w:val="SubtleEmphasis"/>
          <w:i w:val="0"/>
          <w:iCs w:val="0"/>
          <w:color w:val="auto"/>
        </w:rPr>
        <w:t xml:space="preserve">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81"/>
      <w:r w:rsidR="000E4452">
        <w:rPr>
          <w:rStyle w:val="CommentReference"/>
        </w:rPr>
        <w:commentReference w:id="81"/>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82"/>
      <w:commentRangeEnd w:id="82"/>
      <w:r w:rsidR="0023044E">
        <w:rPr>
          <w:rStyle w:val="CommentReference"/>
        </w:rPr>
        <w:commentReference w:id="82"/>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83"/>
      <w:r w:rsidRPr="00CA3D96">
        <w:rPr>
          <w:rStyle w:val="SubtleEmphasis"/>
          <w:i w:val="0"/>
          <w:iCs w:val="0"/>
          <w:color w:val="auto"/>
        </w:rPr>
        <w:t>properties of the species’ climatic niche</w:t>
      </w:r>
      <w:commentRangeEnd w:id="83"/>
      <w:r w:rsidR="00710480">
        <w:rPr>
          <w:rStyle w:val="CommentReference"/>
        </w:rPr>
        <w:commentReference w:id="83"/>
      </w:r>
      <w:r w:rsidR="00B20676">
        <w:rPr>
          <w:rStyle w:val="SubtleEmphasis"/>
          <w:i w:val="0"/>
          <w:iCs w:val="0"/>
          <w:color w:val="auto"/>
        </w:rPr>
        <w:t xml:space="preserve"> space</w:t>
      </w:r>
      <w:ins w:id="84" w:author="Adrienne Etard" w:date="2022-05-13T21:42:00Z">
        <w:r w:rsidR="0027283C">
          <w:rPr>
            <w:rStyle w:val="SubtleEmphasis"/>
            <w:i w:val="0"/>
            <w:iCs w:val="0"/>
            <w:color w:val="auto"/>
          </w:rPr>
          <w:t xml:space="preserve"> (e.g., </w:t>
        </w:r>
      </w:ins>
      <w:ins w:id="85"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86" w:author="Adrienne Etard" w:date="2022-05-13T21:45:00Z">
        <w:r w:rsidR="00B90341">
          <w:rPr>
            <w:rStyle w:val="SubtleEmphasis"/>
            <w:i w:val="0"/>
            <w:iCs w:val="0"/>
            <w:color w:val="auto"/>
          </w:rPr>
          <w:t xml:space="preserve"> species</w:t>
        </w:r>
      </w:ins>
      <w:ins w:id="87" w:author="Etard, Adrienne [2]" w:date="2022-05-16T16:30:00Z">
        <w:r w:rsidR="00945A3F">
          <w:rPr>
            <w:rStyle w:val="SubtleEmphasis"/>
            <w:i w:val="0"/>
            <w:iCs w:val="0"/>
            <w:color w:val="auto"/>
          </w:rPr>
          <w:t>’</w:t>
        </w:r>
      </w:ins>
      <w:ins w:id="88" w:author="Adrienne Etard" w:date="2022-05-13T21:44:00Z">
        <w:r w:rsidR="00B633FE">
          <w:rPr>
            <w:rStyle w:val="SubtleEmphasis"/>
            <w:i w:val="0"/>
            <w:iCs w:val="0"/>
            <w:color w:val="auto"/>
          </w:rPr>
          <w:t xml:space="preserve"> climatic niche space and the centroid of the global </w:t>
        </w:r>
      </w:ins>
      <w:ins w:id="89" w:author="Adrienne Etard" w:date="2022-05-13T21:45:00Z">
        <w:r w:rsidR="00B90341">
          <w:rPr>
            <w:rStyle w:val="SubtleEmphasis"/>
            <w:i w:val="0"/>
            <w:iCs w:val="0"/>
            <w:color w:val="auto"/>
          </w:rPr>
          <w:t xml:space="preserve">climatic </w:t>
        </w:r>
      </w:ins>
      <w:ins w:id="90" w:author="Adrienne Etard" w:date="2022-05-13T21:44:00Z">
        <w:r w:rsidR="00B633FE">
          <w:rPr>
            <w:rStyle w:val="SubtleEmphasis"/>
            <w:i w:val="0"/>
            <w:iCs w:val="0"/>
            <w:color w:val="auto"/>
          </w:rPr>
          <w:t>niche space of refer</w:t>
        </w:r>
      </w:ins>
      <w:ins w:id="91" w:author="Adrienne Etard" w:date="2022-05-13T21:45:00Z">
        <w:r w:rsidR="00B633FE">
          <w:rPr>
            <w:rStyle w:val="SubtleEmphasis"/>
            <w:i w:val="0"/>
            <w:iCs w:val="0"/>
            <w:color w:val="auto"/>
          </w:rPr>
          <w:t>e</w:t>
        </w:r>
      </w:ins>
      <w:ins w:id="92" w:author="Adrienne Etard" w:date="2022-05-13T21:44:00Z">
        <w:r w:rsidR="00B633FE">
          <w:rPr>
            <w:rStyle w:val="SubtleEmphasis"/>
            <w:i w:val="0"/>
            <w:iCs w:val="0"/>
            <w:color w:val="auto"/>
          </w:rPr>
          <w:t>nce</w:t>
        </w:r>
      </w:ins>
      <w:ins w:id="93"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94"/>
      <w:commentRangeEnd w:id="94"/>
      <w:r w:rsidR="007A4AE8">
        <w:rPr>
          <w:rStyle w:val="CommentReference"/>
        </w:rPr>
        <w:commentReference w:id="94"/>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95"/>
      <w:commentRangeEnd w:id="95"/>
      <w:r w:rsidR="001002EA">
        <w:rPr>
          <w:rStyle w:val="CommentReference"/>
        </w:rPr>
        <w:commentReference w:id="95"/>
      </w:r>
    </w:p>
    <w:p w14:paraId="76E4C546" w14:textId="6246806B"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96"/>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96"/>
      <w:r w:rsidR="005718C3">
        <w:rPr>
          <w:rStyle w:val="CommentReference"/>
        </w:rPr>
        <w:commentReference w:id="96"/>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97"/>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98"/>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97"/>
      <w:r w:rsidR="001935AF">
        <w:rPr>
          <w:rStyle w:val="SubtleEmphasis"/>
          <w:rFonts w:cstheme="minorHAnsi"/>
          <w:i w:val="0"/>
          <w:iCs w:val="0"/>
          <w:color w:val="auto"/>
        </w:rPr>
        <w:t>)</w:t>
      </w:r>
      <w:commentRangeEnd w:id="98"/>
      <w:r w:rsidR="00E65DFD">
        <w:rPr>
          <w:rStyle w:val="CommentReference"/>
        </w:rPr>
        <w:commentReference w:id="98"/>
      </w:r>
      <w:r w:rsidR="00AF3AC3">
        <w:rPr>
          <w:rStyle w:val="CommentReference"/>
        </w:rPr>
        <w:commentReference w:id="97"/>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99"/>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 xml:space="preserve">instead </w:t>
      </w:r>
      <w:r w:rsidR="009E47DA">
        <w:rPr>
          <w:rStyle w:val="SubtleEmphasis"/>
          <w:rFonts w:cstheme="minorHAnsi"/>
          <w:i w:val="0"/>
          <w:iCs w:val="0"/>
          <w:color w:val="auto"/>
        </w:rPr>
        <w:t xml:space="preserve">we used </w:t>
      </w:r>
      <w:r w:rsidR="004E3F1D">
        <w:rPr>
          <w:rStyle w:val="SubtleEmphasis"/>
          <w:rFonts w:cstheme="minorHAnsi"/>
          <w:i w:val="0"/>
          <w:iCs w:val="0"/>
          <w:color w:val="auto"/>
        </w:rPr>
        <w:t>single mean values for all traits</w:t>
      </w:r>
      <w:commentRangeEnd w:id="99"/>
      <w:r w:rsidR="00D01DD8">
        <w:rPr>
          <w:rStyle w:val="CommentReference"/>
        </w:rPr>
        <w:commentReference w:id="99"/>
      </w:r>
      <w:r w:rsidR="00A718D8" w:rsidRPr="00CA3D96">
        <w:rPr>
          <w:rStyle w:val="SubtleEmphasis"/>
          <w:rFonts w:cstheme="minorHAnsi"/>
          <w:i w:val="0"/>
          <w:iCs w:val="0"/>
          <w:color w:val="auto"/>
        </w:rPr>
        <w:t>.</w:t>
      </w:r>
    </w:p>
    <w:p w14:paraId="24D948DA" w14:textId="444D5E8B"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100"/>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100"/>
      <w:r w:rsidR="005C2B4C">
        <w:rPr>
          <w:rStyle w:val="CommentReference"/>
        </w:rPr>
        <w:commentReference w:id="100"/>
      </w:r>
      <w:r w:rsidRPr="00CA3D96">
        <w:rPr>
          <w:rStyle w:val="SubtleEmphasis"/>
          <w:i w:val="0"/>
          <w:iCs w:val="0"/>
          <w:color w:val="auto"/>
        </w:rPr>
        <w:t>)</w:t>
      </w:r>
      <w:r w:rsidR="007B1D05" w:rsidRPr="00CA3D96">
        <w:rPr>
          <w:rStyle w:val="SubtleEmphasis"/>
          <w:i w:val="0"/>
          <w:iCs w:val="0"/>
          <w:color w:val="auto"/>
        </w:rPr>
        <w:t xml:space="preserve">, from the </w:t>
      </w:r>
      <w:proofErr w:type="spellStart"/>
      <w:r w:rsidR="007B1D05" w:rsidRPr="00CA3D96">
        <w:rPr>
          <w:rStyle w:val="SubtleEmphasis"/>
          <w:i w:val="0"/>
          <w:iCs w:val="0"/>
          <w:color w:val="auto"/>
        </w:rPr>
        <w:t>EltonTraits</w:t>
      </w:r>
      <w:proofErr w:type="spellEnd"/>
      <w:r w:rsidR="007B1D05" w:rsidRPr="00CA3D96">
        <w:rPr>
          <w:rStyle w:val="SubtleEmphasis"/>
          <w:i w:val="0"/>
          <w:iCs w:val="0"/>
          <w:color w:val="auto"/>
        </w:rPr>
        <w:t xml:space="preserve">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101"/>
      <w:commentRangeStart w:id="102"/>
      <w:r w:rsidR="00B65E12" w:rsidRPr="00CA3D96">
        <w:rPr>
          <w:rStyle w:val="SubtleEmphasis"/>
          <w:i w:val="0"/>
          <w:iCs w:val="0"/>
          <w:color w:val="auto"/>
        </w:rPr>
        <w:t xml:space="preserve">For amphibians, the </w:t>
      </w:r>
      <w:proofErr w:type="spellStart"/>
      <w:r w:rsidR="00B65E12" w:rsidRPr="00CA3D96">
        <w:rPr>
          <w:rStyle w:val="SubtleEmphasis"/>
          <w:i w:val="0"/>
          <w:iCs w:val="0"/>
          <w:color w:val="auto"/>
        </w:rPr>
        <w:t>AmphiBIO</w:t>
      </w:r>
      <w:proofErr w:type="spellEnd"/>
      <w:r w:rsidR="00B65E12" w:rsidRPr="00CA3D96">
        <w:rPr>
          <w:rStyle w:val="SubtleEmphasis"/>
          <w:i w:val="0"/>
          <w:iCs w:val="0"/>
          <w:color w:val="auto"/>
        </w:rPr>
        <w:t xml:space="preserve">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103"/>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r w:rsidR="008A22BE">
        <w:rPr>
          <w:rStyle w:val="SubtleEmphasis"/>
          <w:i w:val="0"/>
          <w:iCs w:val="0"/>
          <w:color w:val="auto"/>
        </w:rPr>
        <w:t xml:space="preserve"> (</w:t>
      </w:r>
      <w:r w:rsidR="00287813">
        <w:rPr>
          <w:rStyle w:val="SubtleEmphasis"/>
          <w:i w:val="0"/>
          <w:iCs w:val="0"/>
          <w:color w:val="auto"/>
        </w:rPr>
        <w:t>however</w:t>
      </w:r>
      <w:r w:rsidR="008A22BE">
        <w:rPr>
          <w:rStyle w:val="SubtleEmphasis"/>
          <w:i w:val="0"/>
          <w:iCs w:val="0"/>
          <w:color w:val="auto"/>
        </w:rPr>
        <w:t xml:space="preserve"> the coverage was low, with</w:t>
      </w:r>
      <w:r w:rsidR="008862EA">
        <w:rPr>
          <w:rStyle w:val="SubtleEmphasis"/>
          <w:i w:val="0"/>
          <w:iCs w:val="0"/>
          <w:color w:val="auto"/>
        </w:rPr>
        <w:t xml:space="preserve"> more than 75% of the species</w:t>
      </w:r>
      <w:r w:rsidR="00260205">
        <w:rPr>
          <w:rStyle w:val="SubtleEmphasis"/>
          <w:i w:val="0"/>
          <w:iCs w:val="0"/>
          <w:color w:val="auto"/>
        </w:rPr>
        <w:t xml:space="preserve"> missing diet information; Figure S1</w:t>
      </w:r>
      <w:r w:rsidR="008A22BE">
        <w:rPr>
          <w:rStyle w:val="SubtleEmphasis"/>
          <w:i w:val="0"/>
          <w:iCs w:val="0"/>
          <w:color w:val="auto"/>
        </w:rPr>
        <w:t>)</w:t>
      </w:r>
      <w:r w:rsidR="00267D54" w:rsidRPr="00CA3D96">
        <w:rPr>
          <w:rStyle w:val="SubtleEmphasis"/>
          <w:i w:val="0"/>
          <w:iCs w:val="0"/>
          <w:color w:val="auto"/>
        </w:rPr>
        <w:t>.</w:t>
      </w:r>
      <w:commentRangeEnd w:id="101"/>
      <w:r w:rsidR="0001548D">
        <w:rPr>
          <w:rStyle w:val="CommentReference"/>
        </w:rPr>
        <w:commentReference w:id="101"/>
      </w:r>
      <w:commentRangeEnd w:id="102"/>
      <w:r w:rsidR="00920191">
        <w:rPr>
          <w:rStyle w:val="CommentReference"/>
        </w:rPr>
        <w:commentReference w:id="102"/>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104"/>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104"/>
      <w:r w:rsidR="0095388B">
        <w:rPr>
          <w:rStyle w:val="CommentReference"/>
        </w:rPr>
        <w:commentReference w:id="104"/>
      </w:r>
      <w:r w:rsidR="001D0784">
        <w:rPr>
          <w:rStyle w:val="SubtleEmphasis"/>
          <w:i w:val="0"/>
          <w:iCs w:val="0"/>
          <w:color w:val="auto"/>
        </w:rPr>
        <w:t xml:space="preserve"> </w:t>
      </w:r>
      <w:r w:rsidR="00345ED0">
        <w:rPr>
          <w:rStyle w:val="SubtleEmphasis"/>
          <w:i w:val="0"/>
          <w:iCs w:val="0"/>
          <w:color w:val="auto"/>
        </w:rPr>
        <w:t>(</w:t>
      </w:r>
      <w:r w:rsidR="004D1194">
        <w:rPr>
          <w:rStyle w:val="SubtleEmphasis"/>
          <w:i w:val="0"/>
          <w:iCs w:val="0"/>
          <w:color w:val="auto"/>
        </w:rPr>
        <w:t xml:space="preserve">recording </w:t>
      </w:r>
      <w:r w:rsidR="00424FC9">
        <w:rPr>
          <w:rStyle w:val="SubtleEmphasis"/>
          <w:i w:val="0"/>
          <w:iCs w:val="0"/>
          <w:color w:val="auto"/>
        </w:rPr>
        <w:t xml:space="preserve">the </w:t>
      </w:r>
      <w:r w:rsidR="004D1194">
        <w:rPr>
          <w:rStyle w:val="SubtleEmphasis"/>
          <w:i w:val="0"/>
          <w:iCs w:val="0"/>
          <w:color w:val="auto"/>
        </w:rPr>
        <w:t>presence/absence of different food items</w:t>
      </w:r>
      <w:r w:rsidR="00AA5CCB">
        <w:rPr>
          <w:rStyle w:val="SubtleEmphasis"/>
          <w:i w:val="0"/>
          <w:iCs w:val="0"/>
          <w:color w:val="auto"/>
        </w:rPr>
        <w:t xml:space="preserve"> in species consumption</w:t>
      </w:r>
      <w:r w:rsidR="00345ED0">
        <w:rPr>
          <w:rStyle w:val="SubtleEmphasis"/>
          <w:i w:val="0"/>
          <w:iCs w:val="0"/>
          <w:color w:val="auto"/>
        </w:rPr>
        <w:t>)</w:t>
      </w:r>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r w:rsidR="00776CD0">
        <w:rPr>
          <w:rStyle w:val="SubtleEmphasis"/>
          <w:i w:val="0"/>
          <w:iCs w:val="0"/>
          <w:color w:val="auto"/>
        </w:rPr>
        <w:t xml:space="preserve"> (SI</w:t>
      </w:r>
      <w:r w:rsidR="001D0784">
        <w:rPr>
          <w:rStyle w:val="SubtleEmphasis"/>
          <w:i w:val="0"/>
          <w:iCs w:val="0"/>
          <w:color w:val="auto"/>
        </w:rPr>
        <w:t xml:space="preserve"> S1.2, </w:t>
      </w:r>
      <w:r w:rsidR="00AA5CCB">
        <w:rPr>
          <w:rStyle w:val="SubtleEmphasis"/>
          <w:i w:val="0"/>
          <w:iCs w:val="0"/>
          <w:color w:val="auto"/>
        </w:rPr>
        <w:t>“</w:t>
      </w:r>
      <w:r w:rsidR="001D0784">
        <w:rPr>
          <w:rStyle w:val="SubtleEmphasis"/>
          <w:i w:val="0"/>
          <w:iCs w:val="0"/>
          <w:color w:val="auto"/>
        </w:rPr>
        <w:t>Diet data complements for amphibians and reptiles</w:t>
      </w:r>
      <w:r w:rsidR="00AA5CCB">
        <w:rPr>
          <w:rStyle w:val="SubtleEmphasis"/>
          <w:i w:val="0"/>
          <w:iCs w:val="0"/>
          <w:color w:val="auto"/>
        </w:rPr>
        <w:t>”</w:t>
      </w:r>
      <w:r w:rsidR="001D0784">
        <w:rPr>
          <w:rStyle w:val="SubtleEmphasis"/>
          <w:i w:val="0"/>
          <w:iCs w:val="0"/>
          <w:color w:val="auto"/>
        </w:rPr>
        <w:t>)</w:t>
      </w:r>
      <w:r w:rsidR="005376E1" w:rsidRPr="00CA3D96">
        <w:rPr>
          <w:rStyle w:val="SubtleEmphasis"/>
          <w:i w:val="0"/>
          <w:iCs w:val="0"/>
          <w:color w:val="auto"/>
        </w:rPr>
        <w:t xml:space="preserve">. </w:t>
      </w:r>
    </w:p>
    <w:p w14:paraId="3F2E6251" w14:textId="28994098"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105"/>
      <w:r w:rsidR="00267D54" w:rsidRPr="00CA3D96">
        <w:rPr>
          <w:rFonts w:cstheme="minorHAnsi"/>
        </w:rPr>
        <w:t>and omnivores</w:t>
      </w:r>
      <w:commentRangeEnd w:id="105"/>
      <w:r>
        <w:rPr>
          <w:rStyle w:val="CommentReference"/>
        </w:rPr>
        <w:commentReference w:id="105"/>
      </w:r>
      <w:r w:rsidR="00B25722">
        <w:rPr>
          <w:rFonts w:cstheme="minorHAnsi"/>
        </w:rPr>
        <w:t xml:space="preserve"> (</w:t>
      </w:r>
      <w:r w:rsidR="002C7F08">
        <w:rPr>
          <w:rFonts w:cstheme="minorHAnsi"/>
        </w:rPr>
        <w:t xml:space="preserve">for mammals and birds, </w:t>
      </w:r>
      <w:r w:rsidR="00FF716D">
        <w:rPr>
          <w:color w:val="000000"/>
        </w:rPr>
        <w:t>species were classified as omnivores w</w:t>
      </w:r>
      <w:r w:rsidR="002C7F08">
        <w:rPr>
          <w:color w:val="000000"/>
        </w:rPr>
        <w:t>hen all food items had a percent use below or equal to 50%</w:t>
      </w:r>
      <w:r w:rsidR="00FD5E21">
        <w:rPr>
          <w:color w:val="000000"/>
        </w:rPr>
        <w:t xml:space="preserve">; </w:t>
      </w:r>
      <w:r w:rsidR="00B24F70">
        <w:rPr>
          <w:color w:val="000000"/>
        </w:rPr>
        <w:t xml:space="preserve">and for </w:t>
      </w:r>
      <w:r w:rsidR="00FD5E21">
        <w:rPr>
          <w:color w:val="000000"/>
        </w:rPr>
        <w:t>amphibians and reptile</w:t>
      </w:r>
      <w:r w:rsidR="00B24F70">
        <w:rPr>
          <w:color w:val="000000"/>
        </w:rPr>
        <w:t>s, when</w:t>
      </w:r>
      <w:r w:rsidR="00590587">
        <w:rPr>
          <w:color w:val="000000"/>
        </w:rPr>
        <w:t xml:space="preserve"> species where </w:t>
      </w:r>
      <w:r w:rsidR="005D74CF">
        <w:rPr>
          <w:color w:val="000000"/>
        </w:rPr>
        <w:t>known</w:t>
      </w:r>
      <w:r w:rsidR="00590587">
        <w:rPr>
          <w:color w:val="000000"/>
        </w:rPr>
        <w:t xml:space="preserve"> to consume both plant and animal matter</w:t>
      </w:r>
      <w:r w:rsidR="00B25722">
        <w:rPr>
          <w:rFonts w:cstheme="minorHAnsi"/>
        </w:rPr>
        <w:t>)</w:t>
      </w:r>
      <w:r w:rsidR="00267D54" w:rsidRPr="00CA3D96">
        <w:rPr>
          <w:rFonts w:cstheme="minorHAnsi"/>
        </w:rPr>
        <w:t>.</w:t>
      </w:r>
      <w:commentRangeEnd w:id="103"/>
      <w:r w:rsidR="0001548D">
        <w:rPr>
          <w:rStyle w:val="CommentReference"/>
        </w:rPr>
        <w:commentReference w:id="103"/>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106"/>
      <w:commentRangeStart w:id="107"/>
      <w:r w:rsidR="00963481" w:rsidRPr="00CA3D96">
        <w:rPr>
          <w:rStyle w:val="SubtleEmphasis"/>
          <w:i w:val="0"/>
          <w:iCs w:val="0"/>
          <w:color w:val="auto"/>
        </w:rPr>
        <w:t>the total number of</w:t>
      </w:r>
      <w:r w:rsidR="006D75BE">
        <w:rPr>
          <w:rStyle w:val="SubtleEmphasis"/>
          <w:i w:val="0"/>
          <w:iCs w:val="0"/>
          <w:color w:val="auto"/>
        </w:rPr>
        <w:t xml:space="preserve"> recorded</w:t>
      </w:r>
      <w:r w:rsidR="00963481" w:rsidRPr="00CA3D96">
        <w:rPr>
          <w:rStyle w:val="SubtleEmphasis"/>
          <w:i w:val="0"/>
          <w:iCs w:val="0"/>
          <w:color w:val="auto"/>
        </w:rPr>
        <w:t xml:space="preserve"> food items</w:t>
      </w:r>
      <w:r w:rsidR="006D75BE">
        <w:rPr>
          <w:rStyle w:val="SubtleEmphasis"/>
          <w:i w:val="0"/>
          <w:iCs w:val="0"/>
          <w:color w:val="auto"/>
        </w:rPr>
        <w:t xml:space="preserve"> (in terms of presence/absence)</w:t>
      </w:r>
      <w:r w:rsidR="00963481" w:rsidRPr="00CA3D96">
        <w:rPr>
          <w:rStyle w:val="SubtleEmphasis"/>
          <w:i w:val="0"/>
          <w:iCs w:val="0"/>
          <w:color w:val="auto"/>
        </w:rPr>
        <w:t xml:space="preserve"> known to be consumed by a species</w:t>
      </w:r>
      <w:commentRangeEnd w:id="106"/>
      <w:r w:rsidR="002D665B">
        <w:rPr>
          <w:rStyle w:val="CommentReference"/>
        </w:rPr>
        <w:commentReference w:id="106"/>
      </w:r>
      <w:commentRangeEnd w:id="107"/>
      <w:r w:rsidR="0075315C">
        <w:rPr>
          <w:rStyle w:val="CommentReference"/>
        </w:rPr>
        <w:commentReference w:id="107"/>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3D8367C3"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w:t>
      </w:r>
      <w:proofErr w:type="spellStart"/>
      <w:r w:rsidRPr="00CA3D96">
        <w:rPr>
          <w:rStyle w:val="SubtleEmphasis"/>
          <w:rFonts w:cstheme="minorHAnsi"/>
          <w:i w:val="0"/>
          <w:iCs w:val="0"/>
          <w:color w:val="auto"/>
        </w:rPr>
        <w:t>BirdLife</w:t>
      </w:r>
      <w:proofErr w:type="spellEnd"/>
      <w:r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108"/>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108"/>
      <w:r w:rsidR="00071028">
        <w:rPr>
          <w:rStyle w:val="CommentReference"/>
        </w:rPr>
        <w:commentReference w:id="108"/>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109"/>
      <w:commentRangeEnd w:id="109"/>
      <w:r w:rsidR="00FA7AEB">
        <w:rPr>
          <w:rStyle w:val="CommentReference"/>
        </w:rPr>
        <w:commentReference w:id="109"/>
      </w:r>
      <w:r w:rsidR="00FA7AEB">
        <w:rPr>
          <w:rStyle w:val="SubtleEmphasis"/>
          <w:rFonts w:cstheme="minorHAnsi"/>
          <w:i w:val="0"/>
          <w:iCs w:val="0"/>
          <w:color w:val="auto"/>
        </w:rPr>
        <w:t>W</w:t>
      </w:r>
      <w:r w:rsidRPr="00CA3D96">
        <w:rPr>
          <w:rStyle w:val="SubtleEmphasis"/>
          <w:rFonts w:cstheme="minorHAnsi"/>
          <w:i w:val="0"/>
          <w:iCs w:val="0"/>
          <w:color w:val="auto"/>
        </w:rPr>
        <w:t>e excluded areas occupied during non-breeding seasons and areas falling outside species known elevational limits</w:t>
      </w:r>
      <w:r w:rsidR="00112E9C">
        <w:rPr>
          <w:rStyle w:val="SubtleEmphasis"/>
          <w:rFonts w:cstheme="minorHAnsi"/>
          <w:i w:val="0"/>
          <w:iCs w:val="0"/>
          <w:color w:val="auto"/>
        </w:rPr>
        <w:t xml:space="preserve"> </w:t>
      </w:r>
      <w:r w:rsidR="00C95DB3" w:rsidRPr="008547F7">
        <w:rPr>
          <w:rStyle w:val="SubtleEmphasis"/>
          <w:rFonts w:cstheme="minorHAnsi"/>
          <w:i w:val="0"/>
          <w:iCs w:val="0"/>
          <w:color w:val="auto"/>
        </w:rPr>
        <w:t xml:space="preserve">(following </w:t>
      </w:r>
      <w:r w:rsidR="00112E9C" w:rsidRPr="008547F7">
        <w:rPr>
          <w:rStyle w:val="SubtleEmphasis"/>
          <w:rFonts w:cstheme="minorHAnsi"/>
          <w:i w:val="0"/>
          <w:iCs w:val="0"/>
          <w:color w:val="auto"/>
        </w:rPr>
        <w:t>Chapter</w:t>
      </w:r>
      <w:r w:rsidR="00C95DB3" w:rsidRPr="008547F7">
        <w:rPr>
          <w:rStyle w:val="SubtleEmphasis"/>
          <w:rFonts w:cstheme="minorHAnsi"/>
          <w:i w:val="0"/>
          <w:iCs w:val="0"/>
          <w:color w:val="auto"/>
        </w:rPr>
        <w:t xml:space="preserve"> 2)</w:t>
      </w:r>
      <w:r w:rsidR="00112E9C" w:rsidRPr="008547F7">
        <w:rPr>
          <w:rStyle w:val="SubtleEmphasis"/>
          <w:rFonts w:cstheme="minorHAnsi"/>
          <w:i w:val="0"/>
          <w:iCs w:val="0"/>
          <w:color w:val="auto"/>
        </w:rPr>
        <w:t>.</w:t>
      </w:r>
      <w:r w:rsidRPr="008547F7">
        <w:rPr>
          <w:rStyle w:val="SubtleEmphasis"/>
          <w:rFonts w:cstheme="minorHAnsi"/>
          <w:i w:val="0"/>
          <w:iCs w:val="0"/>
          <w:color w:val="auto"/>
        </w:rPr>
        <w:t xml:space="preserve"> </w:t>
      </w:r>
      <w:r w:rsidR="00112E9C" w:rsidRPr="008547F7">
        <w:rPr>
          <w:rStyle w:val="SubtleEmphasis"/>
          <w:rFonts w:cstheme="minorHAnsi"/>
          <w:i w:val="0"/>
          <w:iCs w:val="0"/>
          <w:color w:val="auto"/>
        </w:rPr>
        <w:t>T</w:t>
      </w:r>
      <w:r w:rsidR="00DE0A68" w:rsidRPr="008547F7">
        <w:rPr>
          <w:rStyle w:val="SubtleEmphasis"/>
          <w:rFonts w:cstheme="minorHAnsi"/>
          <w:i w:val="0"/>
          <w:iCs w:val="0"/>
          <w:color w:val="auto"/>
        </w:rPr>
        <w:t xml:space="preserve">he range maps were </w:t>
      </w:r>
      <w:r w:rsidR="00112E9C" w:rsidRPr="008547F7">
        <w:rPr>
          <w:rStyle w:val="SubtleEmphasis"/>
          <w:rFonts w:cstheme="minorHAnsi"/>
          <w:i w:val="0"/>
          <w:iCs w:val="0"/>
          <w:color w:val="auto"/>
        </w:rPr>
        <w:t xml:space="preserve">then </w:t>
      </w:r>
      <w:r w:rsidR="00DE0A68" w:rsidRPr="008547F7">
        <w:rPr>
          <w:rStyle w:val="SubtleEmphasis"/>
          <w:rFonts w:cstheme="minorHAnsi"/>
          <w:i w:val="0"/>
          <w:iCs w:val="0"/>
          <w:color w:val="auto"/>
        </w:rPr>
        <w:t>converted to</w:t>
      </w:r>
      <w:r w:rsidR="00212AA9" w:rsidRPr="008547F7">
        <w:rPr>
          <w:rStyle w:val="SubtleEmphasis"/>
          <w:rFonts w:cstheme="minorHAnsi"/>
          <w:i w:val="0"/>
          <w:iCs w:val="0"/>
          <w:color w:val="auto"/>
        </w:rPr>
        <w:t xml:space="preserve"> </w:t>
      </w:r>
      <w:r w:rsidR="004C1677" w:rsidRPr="008547F7">
        <w:rPr>
          <w:rStyle w:val="SubtleEmphasis"/>
          <w:rFonts w:cstheme="minorHAnsi"/>
          <w:i w:val="0"/>
          <w:iCs w:val="0"/>
          <w:color w:val="auto"/>
        </w:rPr>
        <w:t xml:space="preserve">the </w:t>
      </w:r>
      <w:r w:rsidR="00212AA9" w:rsidRPr="008547F7">
        <w:rPr>
          <w:rStyle w:val="SubtleEmphasis"/>
          <w:rFonts w:cstheme="minorHAnsi"/>
          <w:i w:val="0"/>
          <w:iCs w:val="0"/>
          <w:color w:val="auto"/>
        </w:rPr>
        <w:t>raster</w:t>
      </w:r>
      <w:r w:rsidR="004C1677" w:rsidRPr="008547F7">
        <w:rPr>
          <w:rStyle w:val="SubtleEmphasis"/>
          <w:rFonts w:cstheme="minorHAnsi"/>
          <w:i w:val="0"/>
          <w:iCs w:val="0"/>
          <w:color w:val="auto"/>
        </w:rPr>
        <w:t xml:space="preserve"> format</w:t>
      </w:r>
      <w:r w:rsidR="00212AA9" w:rsidRPr="008547F7">
        <w:rPr>
          <w:rStyle w:val="SubtleEmphasis"/>
          <w:rFonts w:cstheme="minorHAnsi"/>
          <w:i w:val="0"/>
          <w:iCs w:val="0"/>
          <w:color w:val="auto"/>
        </w:rPr>
        <w:t xml:space="preserve"> </w:t>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raster' package,</w:t>
      </w:r>
      <w:r w:rsidR="000147DB" w:rsidRPr="008547F7">
        <w:rPr>
          <w:rStyle w:val="SubtleEmphasis"/>
          <w:rFonts w:cstheme="minorHAnsi"/>
          <w:i w:val="0"/>
          <w:iCs w:val="0"/>
          <w:color w:val="auto"/>
        </w:rPr>
        <w:t xml:space="preserve"> version 3.5.15 </w:t>
      </w:r>
      <w:r w:rsidR="00220963" w:rsidRPr="008547F7">
        <w:rPr>
          <w:rStyle w:val="SubtleEmphasis"/>
          <w:rFonts w:cstheme="minorHAnsi"/>
          <w:i w:val="0"/>
          <w:iCs w:val="0"/>
          <w:color w:val="auto"/>
        </w:rPr>
        <w:fldChar w:fldCharType="begin" w:fldLock="1"/>
      </w:r>
      <w:r w:rsidR="003E1CDB" w:rsidRPr="008547F7">
        <w:rPr>
          <w:rStyle w:val="SubtleEmphasis"/>
          <w:rFonts w:cstheme="minorHAnsi"/>
          <w:i w:val="0"/>
          <w:iCs w:val="0"/>
          <w:color w:val="auto"/>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eviouslyFormattedCitation":"(Hijmans &lt;i&gt;et al.&lt;/i&gt; 2022)"},"properties":{"noteIndex":0},"schema":"https://github.com/citation-style-language/schema/raw/master/csl-citation.json"}</w:instrText>
      </w:r>
      <w:r w:rsidR="00220963" w:rsidRPr="008547F7">
        <w:rPr>
          <w:rStyle w:val="SubtleEmphasis"/>
          <w:rFonts w:cstheme="minorHAnsi"/>
          <w:i w:val="0"/>
          <w:iCs w:val="0"/>
          <w:color w:val="auto"/>
        </w:rPr>
        <w:fldChar w:fldCharType="separate"/>
      </w:r>
      <w:r w:rsidR="00220963" w:rsidRPr="008547F7">
        <w:rPr>
          <w:rStyle w:val="SubtleEmphasis"/>
          <w:rFonts w:cstheme="minorHAnsi"/>
          <w:i w:val="0"/>
          <w:iCs w:val="0"/>
          <w:noProof/>
          <w:color w:val="auto"/>
        </w:rPr>
        <w:t xml:space="preserve">(Hijmans </w:t>
      </w:r>
      <w:r w:rsidR="00220963" w:rsidRPr="008547F7">
        <w:rPr>
          <w:rStyle w:val="SubtleEmphasis"/>
          <w:rFonts w:cstheme="minorHAnsi"/>
          <w:iCs w:val="0"/>
          <w:noProof/>
          <w:color w:val="auto"/>
        </w:rPr>
        <w:t>et al.</w:t>
      </w:r>
      <w:r w:rsidR="00220963" w:rsidRPr="008547F7">
        <w:rPr>
          <w:rStyle w:val="SubtleEmphasis"/>
          <w:rFonts w:cstheme="minorHAnsi"/>
          <w:i w:val="0"/>
          <w:iCs w:val="0"/>
          <w:noProof/>
          <w:color w:val="auto"/>
        </w:rPr>
        <w:t xml:space="preserve"> 2022)</w:t>
      </w:r>
      <w:r w:rsidR="00220963" w:rsidRPr="008547F7">
        <w:rPr>
          <w:rStyle w:val="SubtleEmphasis"/>
          <w:rFonts w:cstheme="minorHAnsi"/>
          <w:i w:val="0"/>
          <w:iCs w:val="0"/>
          <w:color w:val="auto"/>
        </w:rPr>
        <w:fldChar w:fldCharType="end"/>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 and</w:t>
      </w:r>
      <w:r w:rsidR="00212AA9">
        <w:rPr>
          <w:rStyle w:val="SubtleEmphasis"/>
          <w:rFonts w:cstheme="minorHAnsi"/>
          <w:i w:val="0"/>
          <w:iCs w:val="0"/>
          <w:color w:val="auto"/>
        </w:rPr>
        <w:t xml:space="preserve"> </w:t>
      </w:r>
      <w:commentRangeStart w:id="110"/>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w:t>
      </w:r>
      <w:proofErr w:type="spellStart"/>
      <w:r w:rsidR="00B66769" w:rsidRPr="00CA3D96">
        <w:rPr>
          <w:rStyle w:val="SubtleEmphasis"/>
          <w:rFonts w:cstheme="minorHAnsi"/>
          <w:i w:val="0"/>
          <w:iCs w:val="0"/>
          <w:color w:val="auto"/>
        </w:rPr>
        <w:t>B</w:t>
      </w:r>
      <w:r w:rsidR="00B66769">
        <w:rPr>
          <w:rStyle w:val="SubtleEmphasis"/>
          <w:rFonts w:cstheme="minorHAnsi"/>
          <w:i w:val="0"/>
          <w:iCs w:val="0"/>
          <w:color w:val="auto"/>
        </w:rPr>
        <w:t>e</w:t>
      </w:r>
      <w:r w:rsidR="00B66769" w:rsidRPr="00CA3D96">
        <w:rPr>
          <w:rStyle w:val="SubtleEmphasis"/>
          <w:rFonts w:cstheme="minorHAnsi"/>
          <w:i w:val="0"/>
          <w:iCs w:val="0"/>
          <w:color w:val="auto"/>
        </w:rPr>
        <w:t>hrma</w:t>
      </w:r>
      <w:r w:rsidR="00B66769">
        <w:rPr>
          <w:rStyle w:val="SubtleEmphasis"/>
          <w:rFonts w:cstheme="minorHAnsi"/>
          <w:i w:val="0"/>
          <w:iCs w:val="0"/>
          <w:color w:val="auto"/>
        </w:rPr>
        <w:t>n</w:t>
      </w:r>
      <w:r w:rsidR="00B66769" w:rsidRPr="00CA3D96">
        <w:rPr>
          <w:rStyle w:val="SubtleEmphasis"/>
          <w:rFonts w:cstheme="minorHAnsi"/>
          <w:i w:val="0"/>
          <w:iCs w:val="0"/>
          <w:color w:val="auto"/>
        </w:rPr>
        <w:t>n’s</w:t>
      </w:r>
      <w:proofErr w:type="spellEnd"/>
      <w:r w:rsidRPr="00CA3D96">
        <w:rPr>
          <w:rStyle w:val="SubtleEmphasis"/>
          <w:rFonts w:cstheme="minorHAnsi"/>
          <w:i w:val="0"/>
          <w:iCs w:val="0"/>
          <w:color w:val="auto"/>
        </w:rPr>
        <w:t xml:space="preserve">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110"/>
      <w:r w:rsidR="00220CED">
        <w:rPr>
          <w:rStyle w:val="CommentReference"/>
        </w:rPr>
        <w:commentReference w:id="110"/>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111"/>
      <w:commentRangeEnd w:id="111"/>
      <w:r w:rsidR="003E558B">
        <w:rPr>
          <w:rStyle w:val="CommentReference"/>
        </w:rPr>
        <w:commentReference w:id="111"/>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60B2695F" w:rsidR="001D74CD" w:rsidRPr="00CA3D96" w:rsidRDefault="00972FFE" w:rsidP="0045528F">
      <w:pPr>
        <w:spacing w:line="276" w:lineRule="auto"/>
        <w:jc w:val="both"/>
        <w:rPr>
          <w:rStyle w:val="SubtleEmphasis"/>
          <w:rFonts w:cstheme="minorHAnsi"/>
          <w:color w:val="auto"/>
          <w:shd w:val="clear" w:color="auto" w:fill="FFFFFF"/>
        </w:rPr>
      </w:pPr>
      <w:r>
        <w:rPr>
          <w:rFonts w:cstheme="minorHAnsi"/>
          <w:shd w:val="clear" w:color="auto" w:fill="FFFFFF"/>
        </w:rPr>
        <w:t xml:space="preserve">We </w:t>
      </w:r>
      <w:r w:rsidR="00BD30FA">
        <w:rPr>
          <w:rFonts w:cstheme="minorHAnsi"/>
          <w:shd w:val="clear" w:color="auto" w:fill="FFFFFF"/>
        </w:rPr>
        <w:t xml:space="preserve">used information on species phylogenetic position in </w:t>
      </w:r>
      <w:r w:rsidR="00202996">
        <w:rPr>
          <w:rFonts w:cstheme="minorHAnsi"/>
          <w:shd w:val="clear" w:color="auto" w:fill="FFFFFF"/>
        </w:rPr>
        <w:t xml:space="preserve">the imputations of </w:t>
      </w:r>
      <w:r w:rsidR="00BD30FA">
        <w:rPr>
          <w:rFonts w:cstheme="minorHAnsi"/>
          <w:shd w:val="clear" w:color="auto" w:fill="FFFFFF"/>
        </w:rPr>
        <w:t>missing trait value</w:t>
      </w:r>
      <w:r w:rsidR="00202996">
        <w:rPr>
          <w:rFonts w:cstheme="minorHAnsi"/>
          <w:shd w:val="clear" w:color="auto" w:fill="FFFFFF"/>
        </w:rPr>
        <w:t>s</w:t>
      </w:r>
      <w:r w:rsidR="00BD30FA">
        <w:rPr>
          <w:rFonts w:cstheme="minorHAnsi"/>
          <w:shd w:val="clear" w:color="auto" w:fill="FFFFFF"/>
        </w:rPr>
        <w:t xml:space="preserve"> </w:t>
      </w:r>
      <w:r w:rsidR="00CB7B60">
        <w:rPr>
          <w:rFonts w:cstheme="minorHAnsi"/>
          <w:shd w:val="clear" w:color="auto" w:fill="FFFFFF"/>
        </w:rPr>
        <w:t>(see next section)</w:t>
      </w:r>
      <w:r w:rsidR="00F70B76">
        <w:rPr>
          <w:rFonts w:cstheme="minorHAnsi"/>
          <w:shd w:val="clear" w:color="auto" w:fill="FFFFFF"/>
        </w:rPr>
        <w:t>,</w:t>
      </w:r>
      <w:r w:rsidR="00BD30FA">
        <w:rPr>
          <w:rFonts w:cstheme="minorHAnsi"/>
          <w:shd w:val="clear" w:color="auto" w:fill="FFFFFF"/>
        </w:rPr>
        <w:t xml:space="preserve"> and </w:t>
      </w:r>
      <w:r w:rsidR="00F70B76">
        <w:rPr>
          <w:rFonts w:cstheme="minorHAnsi"/>
          <w:shd w:val="clear" w:color="auto" w:fill="FFFFFF"/>
        </w:rPr>
        <w:t xml:space="preserve">also </w:t>
      </w:r>
      <w:r w:rsidR="00CB7B60">
        <w:rPr>
          <w:rFonts w:cstheme="minorHAnsi"/>
          <w:shd w:val="clear" w:color="auto" w:fill="FFFFFF"/>
        </w:rPr>
        <w:t xml:space="preserve">to control </w:t>
      </w:r>
      <w:r w:rsidR="001376BE">
        <w:rPr>
          <w:rFonts w:cstheme="minorHAnsi"/>
          <w:shd w:val="clear" w:color="auto" w:fill="FFFFFF"/>
        </w:rPr>
        <w:t xml:space="preserve">for phylogenetic </w:t>
      </w:r>
      <w:r w:rsidR="00F70B76">
        <w:rPr>
          <w:rFonts w:cstheme="minorHAnsi"/>
          <w:shd w:val="clear" w:color="auto" w:fill="FFFFFF"/>
        </w:rPr>
        <w:t xml:space="preserve">relationships  </w:t>
      </w:r>
      <w:r w:rsidR="00E624C8">
        <w:rPr>
          <w:rFonts w:cstheme="minorHAnsi"/>
          <w:shd w:val="clear" w:color="auto" w:fill="FFFFFF"/>
        </w:rPr>
        <w:t xml:space="preserve">in </w:t>
      </w:r>
      <w:r w:rsidR="00E772AC">
        <w:rPr>
          <w:rFonts w:cstheme="minorHAnsi"/>
          <w:shd w:val="clear" w:color="auto" w:fill="FFFFFF"/>
        </w:rPr>
        <w:t xml:space="preserve">the </w:t>
      </w:r>
      <w:r w:rsidR="00BD30FA">
        <w:rPr>
          <w:rFonts w:cstheme="minorHAnsi"/>
          <w:shd w:val="clear" w:color="auto" w:fill="FFFFFF"/>
        </w:rPr>
        <w:t xml:space="preserve">models </w:t>
      </w:r>
      <w:r w:rsidR="00CB7B60">
        <w:rPr>
          <w:rFonts w:cstheme="minorHAnsi"/>
          <w:shd w:val="clear" w:color="auto" w:fill="FFFFFF"/>
        </w:rPr>
        <w:t>investigating effects of</w:t>
      </w:r>
      <w:r w:rsidR="00B070FE">
        <w:rPr>
          <w:rFonts w:cstheme="minorHAnsi"/>
          <w:shd w:val="clear" w:color="auto" w:fill="FFFFFF"/>
        </w:rPr>
        <w:t xml:space="preserve"> ecological characteristics on </w:t>
      </w:r>
      <w:r w:rsidR="00F21462">
        <w:rPr>
          <w:rFonts w:cstheme="minorHAnsi"/>
          <w:shd w:val="clear" w:color="auto" w:fill="FFFFFF"/>
        </w:rPr>
        <w:t xml:space="preserve">species’ estimated </w:t>
      </w:r>
      <w:r w:rsidR="00B070FE">
        <w:rPr>
          <w:rFonts w:cstheme="minorHAnsi"/>
          <w:shd w:val="clear" w:color="auto" w:fill="FFFFFF"/>
        </w:rPr>
        <w:t>climate-change sensitivity</w:t>
      </w:r>
      <w:r w:rsidR="00CB7B60">
        <w:rPr>
          <w:rFonts w:cstheme="minorHAnsi"/>
          <w:shd w:val="clear" w:color="auto" w:fill="FFFFFF"/>
        </w:rPr>
        <w:t>.</w:t>
      </w:r>
      <w:r w:rsidR="00BD30FA">
        <w:rPr>
          <w:rFonts w:cstheme="minorHAnsi"/>
          <w:shd w:val="clear" w:color="auto" w:fill="FFFFFF"/>
        </w:rPr>
        <w:t xml:space="preserve"> </w:t>
      </w:r>
      <w:commentRangeStart w:id="112"/>
      <w:r w:rsidR="00CB7B60">
        <w:rPr>
          <w:rFonts w:cstheme="minorHAnsi"/>
          <w:shd w:val="clear" w:color="auto" w:fill="FFFFFF"/>
        </w:rPr>
        <w:t>C</w:t>
      </w:r>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w:t>
      </w:r>
      <w:proofErr w:type="spellStart"/>
      <w:r w:rsidR="001D74CD" w:rsidRPr="00CA3D96">
        <w:rPr>
          <w:rFonts w:cstheme="minorHAnsi"/>
        </w:rPr>
        <w:t>Phylacine</w:t>
      </w:r>
      <w:proofErr w:type="spellEnd"/>
      <w:r w:rsidR="001D74CD" w:rsidRPr="00CA3D96">
        <w:rPr>
          <w:rFonts w:cstheme="minorHAnsi"/>
        </w:rPr>
        <w:t xml:space="preserv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 xml:space="preserve">we used a consensus tree obtained with the </w:t>
      </w:r>
      <w:proofErr w:type="spellStart"/>
      <w:r w:rsidR="001D74CD" w:rsidRPr="00CA3D96">
        <w:rPr>
          <w:rFonts w:cstheme="minorHAnsi"/>
          <w:shd w:val="clear" w:color="auto" w:fill="FFFFFF"/>
        </w:rPr>
        <w:t>TreeAnnotator</w:t>
      </w:r>
      <w:proofErr w:type="spellEnd"/>
      <w:r w:rsidR="001D74CD" w:rsidRPr="00CA3D96">
        <w:rPr>
          <w:rFonts w:cstheme="minorHAnsi"/>
          <w:shd w:val="clear" w:color="auto" w:fill="FFFFFF"/>
        </w:rPr>
        <w:t xml:space="preserve">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112"/>
      <w:r w:rsidR="00311B9B">
        <w:rPr>
          <w:rStyle w:val="CommentReference"/>
        </w:rPr>
        <w:commentReference w:id="112"/>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0EE5F82F"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proofErr w:type="spellStart"/>
      <w:r w:rsidR="004B2EDD">
        <w:rPr>
          <w:rStyle w:val="SubtleEmphasis"/>
          <w:i w:val="0"/>
          <w:iCs w:val="0"/>
          <w:color w:val="auto"/>
        </w:rPr>
        <w:t>missforest</w:t>
      </w:r>
      <w:proofErr w:type="spellEnd"/>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proofErr w:type="spellStart"/>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proofErr w:type="spellEnd"/>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w:t>
      </w:r>
      <w:proofErr w:type="spellStart"/>
      <w:r w:rsidR="00F67961" w:rsidRPr="00CA3D96">
        <w:rPr>
          <w:rStyle w:val="SubtleEmphasis"/>
          <w:i w:val="0"/>
          <w:iCs w:val="0"/>
          <w:color w:val="auto"/>
        </w:rPr>
        <w:t>missforest</w:t>
      </w:r>
      <w:proofErr w:type="spellEnd"/>
      <w:r w:rsidR="00F67961" w:rsidRPr="00CA3D96">
        <w:rPr>
          <w:rStyle w:val="SubtleEmphasis"/>
          <w:i w:val="0"/>
          <w:iCs w:val="0"/>
          <w:color w:val="auto"/>
        </w:rPr>
        <w:t xml:space="preserve">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113"/>
      <w:commentRangeStart w:id="114"/>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113"/>
      <w:r w:rsidR="00823643">
        <w:rPr>
          <w:rStyle w:val="CommentReference"/>
        </w:rPr>
        <w:commentReference w:id="113"/>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114"/>
      <w:r w:rsidR="004B0670">
        <w:rPr>
          <w:rStyle w:val="CommentReference"/>
        </w:rPr>
        <w:commentReference w:id="114"/>
      </w:r>
      <w:r w:rsidR="00CD52D0">
        <w:rPr>
          <w:rStyle w:val="SubtleEmphasis"/>
          <w:i w:val="0"/>
          <w:iCs w:val="0"/>
          <w:color w:val="auto"/>
        </w:rPr>
        <w:t xml:space="preserve"> (included to account for the </w:t>
      </w:r>
      <w:r w:rsidR="0005389F">
        <w:rPr>
          <w:rStyle w:val="SubtleEmphasis"/>
          <w:i w:val="0"/>
          <w:iCs w:val="0"/>
          <w:color w:val="auto"/>
        </w:rPr>
        <w:t>taxonomic</w:t>
      </w:r>
      <w:r w:rsidR="00CD52D0">
        <w:rPr>
          <w:rStyle w:val="SubtleEmphasis"/>
          <w:i w:val="0"/>
          <w:iCs w:val="0"/>
          <w:color w:val="auto"/>
        </w:rPr>
        <w:t xml:space="preserve"> positions of species </w:t>
      </w:r>
      <w:r w:rsidR="00B01637">
        <w:rPr>
          <w:rStyle w:val="SubtleEmphasis"/>
          <w:i w:val="0"/>
          <w:iCs w:val="0"/>
          <w:color w:val="auto"/>
        </w:rPr>
        <w:t>that</w:t>
      </w:r>
      <w:r w:rsidR="00CD52D0">
        <w:rPr>
          <w:rStyle w:val="SubtleEmphasis"/>
          <w:i w:val="0"/>
          <w:iCs w:val="0"/>
          <w:color w:val="auto"/>
        </w:rPr>
        <w:t xml:space="preserve"> were not </w:t>
      </w:r>
      <w:r w:rsidR="0005389F">
        <w:rPr>
          <w:rStyle w:val="SubtleEmphasis"/>
          <w:i w:val="0"/>
          <w:iCs w:val="0"/>
          <w:color w:val="auto"/>
        </w:rPr>
        <w:t>represented in the phylogenies</w:t>
      </w:r>
      <w:r w:rsidR="00CD52D0">
        <w:rPr>
          <w:rStyle w:val="SubtleEmphasis"/>
          <w:i w:val="0"/>
          <w:iCs w:val="0"/>
          <w:color w:val="auto"/>
        </w:rPr>
        <w:t>)</w:t>
      </w:r>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115"/>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w:t>
      </w:r>
      <w:proofErr w:type="spellStart"/>
      <w:r w:rsidR="000F6453" w:rsidRPr="00CA3D96">
        <w:rPr>
          <w:rStyle w:val="SubtleEmphasis"/>
          <w:i w:val="0"/>
          <w:iCs w:val="0"/>
          <w:color w:val="auto"/>
        </w:rPr>
        <w:t>root</w:t>
      </w:r>
      <w:proofErr w:type="spellEnd"/>
      <w:r w:rsidR="00E576E9">
        <w:rPr>
          <w:rStyle w:val="SubtleEmphasis"/>
          <w:i w:val="0"/>
          <w:iCs w:val="0"/>
          <w:color w:val="auto"/>
        </w:rPr>
        <w:t xml:space="preserve"> transformed</w:t>
      </w:r>
      <w:commentRangeEnd w:id="115"/>
      <w:r w:rsidR="00617741">
        <w:rPr>
          <w:rStyle w:val="CommentReference"/>
        </w:rPr>
        <w:commentReference w:id="115"/>
      </w:r>
      <w:r w:rsidR="00915D2A">
        <w:rPr>
          <w:rStyle w:val="SubtleEmphasis"/>
          <w:i w:val="0"/>
          <w:iCs w:val="0"/>
          <w:color w:val="auto"/>
        </w:rPr>
        <w:t>; this transformation was more appropriate here because</w:t>
      </w:r>
      <w:r w:rsidR="0086493F">
        <w:rPr>
          <w:rStyle w:val="SubtleEmphasis"/>
          <w:i w:val="0"/>
          <w:iCs w:val="0"/>
          <w:color w:val="auto"/>
        </w:rPr>
        <w:t xml:space="preserve"> the distributions of</w:t>
      </w:r>
      <w:r w:rsidR="00915D2A">
        <w:rPr>
          <w:rStyle w:val="SubtleEmphasis"/>
          <w:i w:val="0"/>
          <w:iCs w:val="0"/>
          <w:color w:val="auto"/>
        </w:rPr>
        <w:t xml:space="preserve"> habitat </w:t>
      </w:r>
      <w:r w:rsidR="0086493F">
        <w:rPr>
          <w:rStyle w:val="SubtleEmphasis"/>
          <w:i w:val="0"/>
          <w:iCs w:val="0"/>
          <w:color w:val="auto"/>
        </w:rPr>
        <w:t>breadth</w:t>
      </w:r>
      <w:r w:rsidR="00915D2A">
        <w:rPr>
          <w:rStyle w:val="SubtleEmphasis"/>
          <w:i w:val="0"/>
          <w:iCs w:val="0"/>
          <w:color w:val="auto"/>
        </w:rPr>
        <w:t xml:space="preserve"> and diet breadth tend</w:t>
      </w:r>
      <w:r w:rsidR="001A6710">
        <w:rPr>
          <w:rStyle w:val="SubtleEmphasis"/>
          <w:i w:val="0"/>
          <w:iCs w:val="0"/>
          <w:color w:val="auto"/>
        </w:rPr>
        <w:t>ed</w:t>
      </w:r>
      <w:r w:rsidR="00915D2A">
        <w:rPr>
          <w:rStyle w:val="SubtleEmphasis"/>
          <w:i w:val="0"/>
          <w:iCs w:val="0"/>
          <w:color w:val="auto"/>
        </w:rPr>
        <w:t xml:space="preserve"> to be </w:t>
      </w:r>
      <w:r w:rsidR="006E4917">
        <w:rPr>
          <w:rStyle w:val="SubtleEmphasis"/>
          <w:i w:val="0"/>
          <w:iCs w:val="0"/>
          <w:color w:val="auto"/>
        </w:rPr>
        <w:t xml:space="preserve">less </w:t>
      </w:r>
      <w:r w:rsidR="0086493F">
        <w:rPr>
          <w:rStyle w:val="SubtleEmphasis"/>
          <w:i w:val="0"/>
          <w:iCs w:val="0"/>
          <w:color w:val="auto"/>
        </w:rPr>
        <w:t>right-skewed</w:t>
      </w:r>
      <w:r w:rsidR="006E4917">
        <w:rPr>
          <w:rStyle w:val="SubtleEmphasis"/>
          <w:i w:val="0"/>
          <w:iCs w:val="0"/>
          <w:color w:val="auto"/>
        </w:rPr>
        <w:t xml:space="preserve"> than that of the other traits</w:t>
      </w:r>
      <w:r w:rsidR="006C4528">
        <w:rPr>
          <w:rStyle w:val="SubtleEmphasis"/>
          <w:i w:val="0"/>
          <w:iCs w:val="0"/>
          <w:color w:val="auto"/>
        </w:rPr>
        <w:t>, and the range of values was smaller</w:t>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3697E0A1"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116"/>
      <w:commentRangeEnd w:id="116"/>
      <w:r w:rsidR="00136BB9">
        <w:rPr>
          <w:rStyle w:val="CommentReference"/>
        </w:rPr>
        <w:commentReference w:id="116"/>
      </w:r>
      <w:r w:rsidR="0004193F" w:rsidRPr="236750AC">
        <w:rPr>
          <w:rStyle w:val="SubtleEmphasis"/>
          <w:i w:val="0"/>
          <w:iCs w:val="0"/>
          <w:color w:val="auto"/>
        </w:rPr>
        <w:t>.</w:t>
      </w:r>
      <w:r w:rsidR="00600F64" w:rsidRPr="236750AC">
        <w:rPr>
          <w:rStyle w:val="SubtleEmphasis"/>
          <w:i w:val="0"/>
          <w:iCs w:val="0"/>
          <w:color w:val="auto"/>
        </w:rPr>
        <w:t xml:space="preserve"> </w:t>
      </w:r>
      <w:commentRangeStart w:id="117"/>
      <w:r w:rsidR="00600F64" w:rsidRPr="236750AC">
        <w:rPr>
          <w:rStyle w:val="SubtleEmphasis"/>
          <w:i w:val="0"/>
          <w:iCs w:val="0"/>
          <w:color w:val="auto"/>
        </w:rPr>
        <w:t>It is one of the most comprehensive such databases to date</w:t>
      </w:r>
      <w:r w:rsidR="005C1F0B">
        <w:rPr>
          <w:rStyle w:val="SubtleEmphasis"/>
          <w:i w:val="0"/>
          <w:iCs w:val="0"/>
          <w:color w:val="auto"/>
        </w:rPr>
        <w:t xml:space="preserve">, with </w:t>
      </w:r>
      <w:r w:rsidR="00762E6D">
        <w:rPr>
          <w:rStyle w:val="SubtleEmphasis"/>
          <w:i w:val="0"/>
          <w:iCs w:val="0"/>
          <w:color w:val="auto"/>
        </w:rPr>
        <w:t xml:space="preserve">4107 vertebrate species sampled across 7,689 sites considered in this work (Figure </w:t>
      </w:r>
      <w:r w:rsidR="00871559">
        <w:rPr>
          <w:rStyle w:val="SubtleEmphasis"/>
          <w:i w:val="0"/>
          <w:iCs w:val="0"/>
          <w:color w:val="auto"/>
        </w:rPr>
        <w:t>1b</w:t>
      </w:r>
      <w:r w:rsidR="00762E6D">
        <w:rPr>
          <w:rStyle w:val="SubtleEmphasis"/>
          <w:i w:val="0"/>
          <w:iCs w:val="0"/>
          <w:color w:val="auto"/>
        </w:rPr>
        <w:t>)</w:t>
      </w:r>
      <w:r w:rsidR="00600F64" w:rsidRPr="236750AC">
        <w:rPr>
          <w:rStyle w:val="SubtleEmphasis"/>
          <w:i w:val="0"/>
          <w:iCs w:val="0"/>
          <w:color w:val="auto"/>
        </w:rPr>
        <w:t>.</w:t>
      </w:r>
      <w:commentRangeEnd w:id="117"/>
      <w:r w:rsidR="00470BB8">
        <w:rPr>
          <w:rStyle w:val="CommentReference"/>
        </w:rPr>
        <w:commentReference w:id="117"/>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categories: </w:t>
      </w:r>
      <w:commentRangeStart w:id="118"/>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118"/>
      <w:r w:rsidR="00A16283">
        <w:rPr>
          <w:rStyle w:val="CommentReference"/>
        </w:rPr>
        <w:commentReference w:id="118"/>
      </w:r>
      <w:r w:rsidR="003A2667">
        <w:rPr>
          <w:rStyle w:val="SubtleEmphasis"/>
          <w:i w:val="0"/>
          <w:iCs w:val="0"/>
          <w:color w:val="auto"/>
        </w:rPr>
        <w:t xml:space="preserve"> (</w:t>
      </w:r>
      <w:commentRangeStart w:id="119"/>
      <w:commentRangeStart w:id="120"/>
      <w:r w:rsidR="003A2667">
        <w:rPr>
          <w:rStyle w:val="SubtleEmphasis"/>
          <w:i w:val="0"/>
          <w:iCs w:val="0"/>
          <w:color w:val="auto"/>
        </w:rPr>
        <w:t>disturbed land uses</w:t>
      </w:r>
      <w:commentRangeEnd w:id="119"/>
      <w:r w:rsidR="00F7681A">
        <w:rPr>
          <w:rStyle w:val="CommentReference"/>
        </w:rPr>
        <w:commentReference w:id="119"/>
      </w:r>
      <w:commentRangeEnd w:id="120"/>
      <w:r w:rsidR="009E4B7E">
        <w:rPr>
          <w:rStyle w:val="CommentReference"/>
        </w:rPr>
        <w:commentReference w:id="120"/>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121"/>
      <w:commentRangeEnd w:id="121"/>
      <w:r w:rsidR="00D82CC1" w:rsidRPr="009D639C">
        <w:rPr>
          <w:rStyle w:val="CommentReference"/>
          <w:rFonts w:cstheme="minorHAnsi"/>
          <w:sz w:val="22"/>
          <w:szCs w:val="22"/>
        </w:rPr>
        <w:commentReference w:id="121"/>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light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minimally-used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41AA59F2"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122"/>
      <w:r w:rsidR="00D414D4">
        <w:rPr>
          <w:rStyle w:val="SubtleEmphasis"/>
          <w:i w:val="0"/>
          <w:iCs w:val="0"/>
          <w:color w:val="auto"/>
        </w:rPr>
        <w:t xml:space="preserve">interactions among </w:t>
      </w:r>
      <w:commentRangeEnd w:id="122"/>
      <w:r w:rsidR="0043274B">
        <w:rPr>
          <w:rStyle w:val="CommentReference"/>
        </w:rPr>
        <w:commentReference w:id="122"/>
      </w:r>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123"/>
      <w:commentRangeEnd w:id="123"/>
      <w:r w:rsidR="00B55AFB">
        <w:rPr>
          <w:rStyle w:val="CommentReference"/>
        </w:rPr>
        <w:commentReference w:id="123"/>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xml:space="preserve">, using the </w:t>
      </w:r>
      <w:r w:rsidR="00AB05DF">
        <w:rPr>
          <w:rStyle w:val="SubtleEmphasis"/>
          <w:i w:val="0"/>
          <w:iCs w:val="0"/>
          <w:color w:val="auto"/>
        </w:rPr>
        <w:t>‘</w:t>
      </w:r>
      <w:r w:rsidRPr="001D53D5">
        <w:rPr>
          <w:rStyle w:val="SubtleEmphasis"/>
          <w:i w:val="0"/>
          <w:iCs w:val="0"/>
          <w:color w:val="auto"/>
        </w:rPr>
        <w:t>lme4</w:t>
      </w:r>
      <w:r w:rsidR="00AB05DF">
        <w:rPr>
          <w:rStyle w:val="SubtleEmphasis"/>
          <w:i w:val="0"/>
          <w:iCs w:val="0"/>
          <w:color w:val="auto"/>
        </w:rPr>
        <w:t>’</w:t>
      </w:r>
      <w:r w:rsidRPr="001D53D5">
        <w:rPr>
          <w:rStyle w:val="SubtleEmphasis"/>
          <w:i w:val="0"/>
          <w:iCs w:val="0"/>
          <w:color w:val="auto"/>
        </w:rPr>
        <w:t xml:space="preserve">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124"/>
      <w:r w:rsidRPr="001D53D5">
        <w:rPr>
          <w:rStyle w:val="SubtleEmphasis"/>
          <w:i w:val="0"/>
          <w:iCs w:val="0"/>
          <w:color w:val="auto"/>
        </w:rPr>
        <w:t>with random effects accounting for study, site and species identity</w:t>
      </w:r>
      <w:commentRangeEnd w:id="124"/>
      <w:r w:rsidR="00904D43">
        <w:rPr>
          <w:rStyle w:val="CommentReference"/>
        </w:rPr>
        <w:commentReference w:id="124"/>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125"/>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for these classes on the basis of the GVIF</w:t>
      </w:r>
      <w:r w:rsidR="004D6DD4">
        <w:rPr>
          <w:rStyle w:val="SubtleEmphasis"/>
          <w:i w:val="0"/>
          <w:iCs w:val="0"/>
          <w:color w:val="auto"/>
        </w:rPr>
        <w:t xml:space="preserve"> scores</w:t>
      </w:r>
      <w:commentRangeEnd w:id="125"/>
      <w:r w:rsidR="00277C60">
        <w:rPr>
          <w:rStyle w:val="CommentReference"/>
        </w:rPr>
        <w:commentReference w:id="125"/>
      </w:r>
      <w:r w:rsidR="00DA778E" w:rsidRPr="001D53D5">
        <w:rPr>
          <w:rStyle w:val="SubtleEmphasis"/>
          <w:i w:val="0"/>
          <w:iCs w:val="0"/>
          <w:color w:val="auto"/>
        </w:rPr>
        <w:t>.</w:t>
      </w:r>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proofErr w:type="spellStart"/>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s</w:t>
      </w:r>
      <w:proofErr w:type="spellEnd"/>
      <w:r w:rsidR="00CA6DFB">
        <w:rPr>
          <w:rStyle w:val="SubtleEmphasis"/>
          <w:i w:val="0"/>
          <w:iCs w:val="0"/>
          <w:color w:val="auto"/>
        </w:rPr>
        <w:t xml:space="preserve">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126"/>
      <w:r w:rsidR="00217CAB">
        <w:rPr>
          <w:rStyle w:val="SubtleEmphasis"/>
          <w:i w:val="0"/>
          <w:iCs w:val="0"/>
          <w:color w:val="auto"/>
        </w:rPr>
        <w:t xml:space="preserve">using the </w:t>
      </w:r>
      <w:r w:rsidR="00AE07DD">
        <w:rPr>
          <w:rStyle w:val="SubtleEmphasis"/>
          <w:i w:val="0"/>
          <w:iCs w:val="0"/>
          <w:color w:val="auto"/>
        </w:rPr>
        <w:t>‘</w:t>
      </w:r>
      <w:proofErr w:type="spellStart"/>
      <w:r w:rsidRPr="5509F980">
        <w:rPr>
          <w:rStyle w:val="SubtleEmphasis"/>
          <w:i w:val="0"/>
          <w:iCs w:val="0"/>
          <w:color w:val="auto"/>
        </w:rPr>
        <w:t>MCMCglmm</w:t>
      </w:r>
      <w:proofErr w:type="spellEnd"/>
      <w:r w:rsidR="00AE07DD">
        <w:rPr>
          <w:rStyle w:val="SubtleEmphasis"/>
          <w:i w:val="0"/>
          <w:iCs w:val="0"/>
          <w:color w:val="auto"/>
        </w:rPr>
        <w:t>’</w:t>
      </w:r>
      <w:r w:rsidRPr="5509F980">
        <w:rPr>
          <w:rStyle w:val="SubtleEmphasis"/>
          <w:i w:val="0"/>
          <w:iCs w:val="0"/>
          <w:color w:val="auto"/>
        </w:rPr>
        <w:t xml:space="preserve"> package</w:t>
      </w:r>
      <w:commentRangeEnd w:id="126"/>
      <w:r w:rsidR="00734B2E">
        <w:rPr>
          <w:rStyle w:val="CommentReference"/>
        </w:rPr>
        <w:commentReference w:id="126"/>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46D8A5FB"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127"/>
      <w:commentRangeEnd w:id="127"/>
      <w:r w:rsidR="0097661F">
        <w:rPr>
          <w:rStyle w:val="CommentReference"/>
        </w:rPr>
        <w:commentReference w:id="127"/>
      </w:r>
      <w:r w:rsidRPr="004F0A0A">
        <w:rPr>
          <w:rStyle w:val="SubtleEmphasis"/>
          <w:i w:val="0"/>
          <w:iCs w:val="0"/>
          <w:color w:val="auto"/>
        </w:rPr>
        <w:t>.</w:t>
      </w:r>
      <w:r w:rsidRPr="004F0A0A">
        <w:rPr>
          <w:rStyle w:val="SubtleEmphasis"/>
          <w:i w:val="0"/>
          <w:color w:val="auto"/>
        </w:rPr>
        <w:t xml:space="preserve"> The structure of the models was similar to that of the full models, except that we included a single species-level </w:t>
      </w:r>
      <w:r w:rsidR="001851E0">
        <w:rPr>
          <w:rStyle w:val="SubtleEmphasis"/>
          <w:i w:val="0"/>
          <w:color w:val="auto"/>
        </w:rPr>
        <w:t>characteristic</w:t>
      </w:r>
      <w:r w:rsidR="001851E0" w:rsidRPr="004F0A0A">
        <w:rPr>
          <w:rStyle w:val="SubtleEmphasis"/>
          <w:i w:val="0"/>
          <w:color w:val="auto"/>
        </w:rPr>
        <w:t xml:space="preserve">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in a given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128"/>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128"/>
      <w:r w:rsidR="005F3B79">
        <w:rPr>
          <w:rStyle w:val="CommentReference"/>
        </w:rPr>
        <w:commentReference w:id="128"/>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 xml:space="preserve">land use (minimally-used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129"/>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129"/>
      <w:r w:rsidR="001D69E3">
        <w:rPr>
          <w:rStyle w:val="CommentReference"/>
        </w:rPr>
        <w:commentReference w:id="129"/>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130"/>
      <w:commentRangeEnd w:id="130"/>
      <w:r>
        <w:rPr>
          <w:rStyle w:val="CommentReference"/>
        </w:rPr>
        <w:commentReference w:id="130"/>
      </w:r>
      <w:commentRangeStart w:id="131"/>
      <w:commentRangeEnd w:id="131"/>
      <w:r w:rsidR="00A26AD2">
        <w:rPr>
          <w:rStyle w:val="CommentReference"/>
        </w:rPr>
        <w:commentReference w:id="131"/>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in a given land-use type. </w:t>
      </w:r>
      <w:commentRangeStart w:id="132"/>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132"/>
      <w:r w:rsidR="00F2689A">
        <w:rPr>
          <w:rStyle w:val="CommentReference"/>
        </w:rPr>
        <w:commentReference w:id="132"/>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xml:space="preserve">, i.e. </w:t>
      </w:r>
      <w:proofErr w:type="spellStart"/>
      <w:r w:rsidR="00CA0600">
        <w:rPr>
          <w:rStyle w:val="SubtleEmphasis"/>
          <w:i w:val="0"/>
          <w:iCs w:val="0"/>
          <w:color w:val="auto"/>
        </w:rPr>
        <w:t>a</w:t>
      </w:r>
      <w:proofErr w:type="spellEnd"/>
      <w:r w:rsidR="00CA0600">
        <w:rPr>
          <w:rStyle w:val="SubtleEmphasis"/>
          <w:i w:val="0"/>
          <w:iCs w:val="0"/>
          <w:color w:val="auto"/>
        </w:rPr>
        <w:t xml:space="preserve">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133"/>
      <w:commentRangeEnd w:id="133"/>
      <w:r w:rsidR="00862D1A">
        <w:rPr>
          <w:rStyle w:val="CommentReference"/>
        </w:rPr>
        <w:commentReference w:id="133"/>
      </w:r>
      <w:r w:rsidR="00862D1A">
        <w:rPr>
          <w:rStyle w:val="SubtleEmphasis"/>
          <w:i w:val="0"/>
          <w:iCs w:val="0"/>
          <w:color w:val="auto"/>
        </w:rPr>
        <w:t xml:space="preserve"> ecological characteristics</w:t>
      </w:r>
      <w:commentRangeStart w:id="134"/>
      <w:commentRangeEnd w:id="134"/>
      <w:r w:rsidR="00974762">
        <w:rPr>
          <w:rStyle w:val="CommentReference"/>
        </w:rPr>
        <w:commentReference w:id="134"/>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135"/>
      <w:commentRangeStart w:id="136"/>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135"/>
      <w:r w:rsidR="00734B2E">
        <w:rPr>
          <w:rStyle w:val="CommentReference"/>
        </w:rPr>
        <w:commentReference w:id="135"/>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136"/>
      <w:r w:rsidR="002341E8">
        <w:rPr>
          <w:rStyle w:val="CommentReference"/>
        </w:rPr>
        <w:commentReference w:id="136"/>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137"/>
      <w:r w:rsidR="00060C43" w:rsidRPr="00CA3D96">
        <w:t>c</w:t>
      </w:r>
      <w:r w:rsidRPr="00CA3D96">
        <w:t>limat</w:t>
      </w:r>
      <w:r w:rsidR="00060C43" w:rsidRPr="00CA3D96">
        <w:t>e</w:t>
      </w:r>
      <w:r w:rsidRPr="00CA3D96">
        <w:t xml:space="preserve"> data</w:t>
      </w:r>
      <w:commentRangeEnd w:id="137"/>
      <w:r w:rsidR="005304BF">
        <w:rPr>
          <w:rStyle w:val="CommentReference"/>
        </w:rPr>
        <w:commentReference w:id="137"/>
      </w:r>
      <w:r w:rsidRPr="00CA3D96">
        <w:t xml:space="preserve"> from </w:t>
      </w:r>
      <w:proofErr w:type="spellStart"/>
      <w:r w:rsidRPr="00CA3D96">
        <w:t>WorldClim</w:t>
      </w:r>
      <w:proofErr w:type="spellEnd"/>
      <w:r w:rsidRPr="00CA3D96">
        <w:t xml:space="preserve">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proofErr w:type="spellStart"/>
      <w:r w:rsidR="00EC3E52" w:rsidRPr="00CA3D96">
        <w:t>removeCollinearity</w:t>
      </w:r>
      <w:proofErr w:type="spellEnd"/>
      <w:r w:rsidR="007F70AE" w:rsidRPr="00CA3D96">
        <w:t>’</w:t>
      </w:r>
      <w:r w:rsidR="00EC3E52" w:rsidRPr="00CA3D96">
        <w:t xml:space="preserve"> function from the </w:t>
      </w:r>
      <w:commentRangeStart w:id="138"/>
      <w:r w:rsidR="007F70AE" w:rsidRPr="00CA3D96">
        <w:t>‘</w:t>
      </w:r>
      <w:proofErr w:type="spellStart"/>
      <w:r w:rsidR="00EC3E52" w:rsidRPr="00CA3D96">
        <w:t>virtualspecies</w:t>
      </w:r>
      <w:proofErr w:type="spellEnd"/>
      <w:r w:rsidR="007F70AE" w:rsidRPr="00CA3D96">
        <w:t>’</w:t>
      </w:r>
      <w:r w:rsidR="00EC3E52" w:rsidRPr="00CA3D96">
        <w:t xml:space="preserve"> </w:t>
      </w:r>
      <w:r w:rsidR="007F70AE" w:rsidRPr="00CA3D96">
        <w:t xml:space="preserve">R </w:t>
      </w:r>
      <w:r w:rsidR="00EC3E52" w:rsidRPr="00CA3D96">
        <w:t>package</w:t>
      </w:r>
      <w:commentRangeEnd w:id="138"/>
      <w:r w:rsidR="003160FE">
        <w:rPr>
          <w:rStyle w:val="CommentReference"/>
        </w:rPr>
        <w:commentReference w:id="138"/>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0C562CF" w14:textId="77777777" w:rsidR="00795AFB" w:rsidRDefault="0002323B" w:rsidP="0089298E">
      <w:pPr>
        <w:spacing w:line="276" w:lineRule="auto"/>
        <w:jc w:val="both"/>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proofErr w:type="spellStart"/>
      <w:r w:rsidR="00D71C1A" w:rsidRPr="00CA3D96">
        <w:t>Behrman</w:t>
      </w:r>
      <w:r w:rsidR="00C103B1">
        <w:t>n</w:t>
      </w:r>
      <w:proofErr w:type="spellEnd"/>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r w:rsidR="0069423E">
        <w:t>coarser</w:t>
      </w:r>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139"/>
      <w:commentRangeEnd w:id="139"/>
      <w:r w:rsidR="00D41B76">
        <w:rPr>
          <w:rStyle w:val="CommentReference"/>
        </w:rPr>
        <w:commentReference w:id="139"/>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140"/>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140"/>
      <w:r w:rsidR="00244082">
        <w:rPr>
          <w:rStyle w:val="CommentReference"/>
        </w:rPr>
        <w:commentReference w:id="140"/>
      </w:r>
      <w:r w:rsidR="00743BAF">
        <w:t xml:space="preserve"> (the final sample sizes</w:t>
      </w:r>
      <w:r w:rsidR="00004D6E">
        <w:t xml:space="preserve"> </w:t>
      </w:r>
      <w:r w:rsidR="00743BAF">
        <w:t>were: n=</w:t>
      </w:r>
      <w:r w:rsidR="00E87835">
        <w:t>4,537</w:t>
      </w:r>
      <w:r w:rsidR="00743BAF">
        <w:t xml:space="preserve"> for amphibians; n=</w:t>
      </w:r>
      <w:r w:rsidR="00E87835">
        <w:t>10,198 for birds;</w:t>
      </w:r>
      <w:r w:rsidR="00743BAF">
        <w:t xml:space="preserve"> </w:t>
      </w:r>
      <w:r w:rsidR="00E87835">
        <w:t>n=4,721 for m</w:t>
      </w:r>
      <w:r w:rsidR="00743BAF">
        <w:t>ammals</w:t>
      </w:r>
      <w:r w:rsidR="00E87835">
        <w:t>; n=7,330 for reptiles</w:t>
      </w:r>
      <w:r w:rsidR="00743BAF">
        <w:t>)</w:t>
      </w:r>
      <w:r w:rsidR="00B12DA7" w:rsidRPr="00CA3D96">
        <w:t>.</w:t>
      </w:r>
      <w:r w:rsidR="001B2C2D" w:rsidRPr="00CA3D96">
        <w:t xml:space="preserve"> </w:t>
      </w:r>
      <w:commentRangeStart w:id="141"/>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141"/>
      <w:r w:rsidR="006D25B1">
        <w:rPr>
          <w:rStyle w:val="CommentReference"/>
        </w:rPr>
        <w:commentReference w:id="141"/>
      </w:r>
      <w:r w:rsidR="00004D6E">
        <w:t xml:space="preserve"> (</w:t>
      </w:r>
      <w:r w:rsidR="00A7178F">
        <w:t>see Results section</w:t>
      </w:r>
      <w:r w:rsidR="00004D6E">
        <w:t>)</w:t>
      </w:r>
      <w:r w:rsidR="00EC3E52" w:rsidRPr="00CA3D96">
        <w:t xml:space="preserve">. </w:t>
      </w:r>
    </w:p>
    <w:p w14:paraId="71518642" w14:textId="22B765B4" w:rsidR="00D62235" w:rsidRPr="007B5EA0" w:rsidRDefault="007C10E0" w:rsidP="0089298E">
      <w:pPr>
        <w:spacing w:line="276" w:lineRule="auto"/>
        <w:jc w:val="both"/>
        <w:rPr>
          <w:rFonts w:cstheme="minorHAnsi"/>
        </w:rPr>
      </w:pPr>
      <w:r w:rsidRPr="00CA3D96">
        <w:t>W</w:t>
      </w:r>
      <w:r w:rsidR="00D71C1A" w:rsidRPr="00CA3D96">
        <w:t xml:space="preserve">e </w:t>
      </w:r>
      <w:r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142"/>
      <w:r w:rsidR="006234BC" w:rsidRPr="00CA3D96">
        <w:t>S</w:t>
      </w:r>
      <w:r w:rsidR="00326A3D">
        <w:t>5</w:t>
      </w:r>
      <w:commentRangeEnd w:id="142"/>
      <w:r w:rsidR="00BA232D">
        <w:rPr>
          <w:rStyle w:val="CommentReference"/>
        </w:rPr>
        <w:commentReference w:id="142"/>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76167DFD" w:rsidR="00F46113" w:rsidRPr="00431910" w:rsidRDefault="001E6BF0" w:rsidP="0089298E">
      <w:pPr>
        <w:spacing w:line="276" w:lineRule="auto"/>
        <w:rPr>
          <w:rStyle w:val="SubtleEmphasis"/>
          <w:b/>
          <w:bCs/>
          <w:color w:val="auto"/>
        </w:rPr>
      </w:pPr>
      <w:r w:rsidRPr="00431910">
        <w:rPr>
          <w:b/>
          <w:bCs/>
        </w:rPr>
        <w:t>Climate-change sensitivity 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143"/>
      <w:r w:rsidR="001B2C2D" w:rsidRPr="00CA3D96">
        <w:rPr>
          <w:rStyle w:val="SubtleEmphasis"/>
          <w:i w:val="0"/>
          <w:iCs w:val="0"/>
          <w:color w:val="auto"/>
        </w:rPr>
        <w:t xml:space="preserve"> R package</w:t>
      </w:r>
      <w:commentRangeEnd w:id="143"/>
      <w:r w:rsidR="00231474">
        <w:rPr>
          <w:rStyle w:val="CommentReference"/>
        </w:rPr>
        <w:commentReference w:id="143"/>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sensitivity 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144"/>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144"/>
      <w:r w:rsidR="00C85E5D">
        <w:rPr>
          <w:rStyle w:val="CommentReference"/>
        </w:rPr>
        <w:commentReference w:id="144"/>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w:t>
      </w:r>
      <w:proofErr w:type="spellStart"/>
      <w:r w:rsidR="008E181F">
        <w:rPr>
          <w:rStyle w:val="SubtleEmphasis"/>
          <w:i w:val="0"/>
          <w:iCs w:val="0"/>
          <w:color w:val="auto"/>
        </w:rPr>
        <w:t>comparative.data</w:t>
      </w:r>
      <w:proofErr w:type="spellEnd"/>
      <w:r w:rsidR="008E181F">
        <w:rPr>
          <w:rStyle w:val="SubtleEmphasis"/>
          <w:i w:val="0"/>
          <w:iCs w:val="0"/>
          <w:color w:val="auto"/>
        </w:rPr>
        <w:t>’</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ecological 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145"/>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145"/>
      <w:r w:rsidR="00C92CA0">
        <w:rPr>
          <w:rStyle w:val="CommentReference"/>
        </w:rPr>
        <w:commentReference w:id="145"/>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8B0862"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1190D1AA" w:rsidR="004B2AD9" w:rsidRPr="00CA3D96" w:rsidRDefault="003B0E66" w:rsidP="004B2AD9">
      <w:pPr>
        <w:jc w:val="both"/>
        <w:rPr>
          <w:rStyle w:val="SubtleEmphasis"/>
          <w:b/>
          <w:bCs/>
          <w:color w:val="auto"/>
        </w:rPr>
      </w:pPr>
      <w:r>
        <w:rPr>
          <w:rStyle w:val="SubtleEmphasis"/>
          <w:b/>
          <w:bCs/>
          <w:color w:val="auto"/>
        </w:rPr>
        <w:t>Models</w:t>
      </w:r>
      <w:r w:rsidR="0004319D">
        <w:rPr>
          <w:rStyle w:val="SubtleEmphasis"/>
          <w:b/>
          <w:bCs/>
          <w:color w:val="auto"/>
        </w:rPr>
        <w:t>’</w:t>
      </w:r>
      <w:r>
        <w:rPr>
          <w:rStyle w:val="SubtleEmphasis"/>
          <w:b/>
          <w:bCs/>
          <w:color w:val="auto"/>
        </w:rPr>
        <w:t xml:space="preserve">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on the basis of </w:t>
      </w:r>
      <w:r w:rsidR="00881774">
        <w:rPr>
          <w:rStyle w:val="SubtleEmphasis"/>
          <w:i w:val="0"/>
          <w:iCs w:val="0"/>
          <w:color w:val="auto"/>
        </w:rPr>
        <w:t>high collinearity (</w:t>
      </w:r>
      <w:commentRangeStart w:id="146"/>
      <w:r w:rsidR="00881774">
        <w:rPr>
          <w:rStyle w:val="SubtleEmphasis"/>
          <w:i w:val="0"/>
          <w:iCs w:val="0"/>
          <w:color w:val="auto"/>
        </w:rPr>
        <w:t>GVIF &gt; 5</w:t>
      </w:r>
      <w:commentRangeEnd w:id="146"/>
      <w:r w:rsidR="00881774">
        <w:rPr>
          <w:rStyle w:val="CommentReference"/>
        </w:rPr>
        <w:commentReference w:id="146"/>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2099188"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with increases in 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47"/>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r w:rsidR="00DB29F3">
        <w:rPr>
          <w:rStyle w:val="SubtleEmphasis"/>
          <w:i w:val="0"/>
          <w:iCs w:val="0"/>
          <w:color w:val="auto"/>
        </w:rPr>
        <w:t xml:space="preserve">intensely-used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47"/>
      <w:r w:rsidR="0099762A">
        <w:rPr>
          <w:rStyle w:val="CommentReference"/>
        </w:rPr>
        <w:commentReference w:id="147"/>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48"/>
      <w:r w:rsidR="007F7B74">
        <w:rPr>
          <w:rStyle w:val="SubtleEmphasis"/>
          <w:i w:val="0"/>
          <w:iCs w:val="0"/>
          <w:color w:val="auto"/>
        </w:rPr>
        <w:t xml:space="preserve">nocturnal </w:t>
      </w:r>
      <w:commentRangeEnd w:id="148"/>
      <w:r w:rsidR="003E4E36">
        <w:rPr>
          <w:rStyle w:val="CommentReference"/>
        </w:rPr>
        <w:commentReference w:id="148"/>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3AA0116B"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49"/>
      <w:r w:rsidR="007E77BD">
        <w:rPr>
          <w:noProof/>
        </w:rPr>
        <w:t xml:space="preserve">significant </w:t>
      </w:r>
      <w:commentRangeEnd w:id="149"/>
      <w:r w:rsidR="007E77BD">
        <w:rPr>
          <w:rStyle w:val="CommentReference"/>
        </w:rPr>
        <w:commentReference w:id="149"/>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001D24C8">
        <w:rPr>
          <w:noProof/>
        </w:rPr>
        <w:t xml:space="preserve"> (within any of the land-use intensities)</w:t>
      </w:r>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50"/>
      <w:r w:rsidR="00D564D4">
        <w:rPr>
          <w:noProof/>
        </w:rPr>
        <w:t xml:space="preserve">significantly </w:t>
      </w:r>
      <w:commentRangeEnd w:id="150"/>
      <w:r w:rsidR="00D564D4">
        <w:rPr>
          <w:rStyle w:val="CommentReference"/>
        </w:rPr>
        <w:commentReference w:id="150"/>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C524AA">
        <w:rPr>
          <w:noProof/>
        </w:rPr>
        <w:t xml:space="preserve"> (within any of the land-use intensities)</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001D24C8">
        <w:rPr>
          <w:noProof/>
        </w:rPr>
        <w:t>.</w:t>
      </w:r>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151"/>
      <w:commentRangeEnd w:id="151"/>
      <w:r w:rsidR="002C2772">
        <w:rPr>
          <w:rStyle w:val="CommentReference"/>
        </w:rPr>
        <w:commentReference w:id="151"/>
      </w:r>
      <w:del w:id="152"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e.g., -66% average 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r w:rsidR="002A2256">
        <w:rPr>
          <w:rStyle w:val="SubtleEmphasis"/>
          <w:i w:val="0"/>
          <w:iCs w:val="0"/>
          <w:color w:val="auto"/>
        </w:rPr>
        <w:t xml:space="preserve">minimally-used </w:t>
      </w:r>
      <w:commentRangeStart w:id="153"/>
      <w:r w:rsidR="000722B8">
        <w:rPr>
          <w:rStyle w:val="SubtleEmphasis"/>
          <w:i w:val="0"/>
          <w:iCs w:val="0"/>
          <w:color w:val="auto"/>
        </w:rPr>
        <w:t>primary vegetation</w:t>
      </w:r>
      <w:commentRangeEnd w:id="153"/>
      <w:r w:rsidR="00391AA0">
        <w:rPr>
          <w:rStyle w:val="CommentReference"/>
        </w:rPr>
        <w:commentReference w:id="153"/>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as well 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154"/>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minimally-used land-types, but not </w:t>
      </w:r>
      <w:r w:rsidR="00982D43">
        <w:rPr>
          <w:rStyle w:val="SubtleEmphasis"/>
          <w:i w:val="0"/>
          <w:iCs w:val="0"/>
          <w:color w:val="auto"/>
        </w:rPr>
        <w:t>in more intensely-used land-types</w:t>
      </w:r>
      <w:r w:rsidR="00FD44E1">
        <w:rPr>
          <w:rStyle w:val="SubtleEmphasis"/>
          <w:i w:val="0"/>
          <w:iCs w:val="0"/>
          <w:color w:val="auto"/>
        </w:rPr>
        <w:t>)</w:t>
      </w:r>
      <w:commentRangeEnd w:id="154"/>
      <w:r w:rsidR="001B58AE">
        <w:rPr>
          <w:rStyle w:val="CommentReference"/>
        </w:rPr>
        <w:commentReference w:id="154"/>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1F8EC843" w:rsidR="004D1549" w:rsidRDefault="009F0618" w:rsidP="00A43A1B">
      <w:pPr>
        <w:jc w:val="both"/>
        <w:rPr>
          <w:rStyle w:val="SubtleEmphasis"/>
          <w:i w:val="0"/>
          <w:iCs w:val="0"/>
          <w:color w:val="auto"/>
        </w:rPr>
      </w:pPr>
      <w:r>
        <w:rPr>
          <w:noProof/>
        </w:rPr>
        <w:drawing>
          <wp:inline distT="0" distB="0" distL="0" distR="0" wp14:anchorId="43A57A7F" wp14:editId="519B09B3">
            <wp:extent cx="5731510" cy="6875780"/>
            <wp:effectExtent l="0" t="0" r="2540" b="1270"/>
            <wp:docPr id="1" name="Picture 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1"/>
                    <a:stretch>
                      <a:fillRect/>
                    </a:stretch>
                  </pic:blipFill>
                  <pic:spPr>
                    <a:xfrm>
                      <a:off x="0" y="0"/>
                      <a:ext cx="5731510" cy="6875780"/>
                    </a:xfrm>
                    <a:prstGeom prst="rect">
                      <a:avLst/>
                    </a:prstGeom>
                  </pic:spPr>
                </pic:pic>
              </a:graphicData>
            </a:graphic>
          </wp:inline>
        </w:drawing>
      </w:r>
    </w:p>
    <w:p w14:paraId="50788A62" w14:textId="56AD355D" w:rsidR="005E5BEF" w:rsidRPr="008E1730" w:rsidRDefault="002D65E3" w:rsidP="00A43A1B">
      <w:pPr>
        <w:jc w:val="both"/>
        <w:rPr>
          <w:rStyle w:val="SubtleEmphasis"/>
          <w:b/>
          <w:bCs/>
          <w:i w:val="0"/>
          <w:iCs w:val="0"/>
          <w:color w:val="auto"/>
          <w:u w:val="single"/>
        </w:rPr>
      </w:pPr>
      <w:commentRangeStart w:id="155"/>
      <w:commentRangeEnd w:id="155"/>
      <w:r>
        <w:rPr>
          <w:rStyle w:val="CommentReference"/>
        </w:rPr>
        <w:commentReference w:id="155"/>
      </w:r>
    </w:p>
    <w:p w14:paraId="205EF5F0" w14:textId="18B60FAF" w:rsidR="004D1549" w:rsidRPr="004D1549" w:rsidRDefault="005E5BEF" w:rsidP="001A403D">
      <w:pPr>
        <w:jc w:val="both"/>
        <w:rPr>
          <w:rStyle w:val="SubtleEmphasis"/>
          <w:b/>
          <w:bCs/>
          <w:i w:val="0"/>
          <w:iCs w:val="0"/>
          <w:color w:val="auto"/>
        </w:rPr>
      </w:pPr>
      <w:commentRangeStart w:id="156"/>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157" w:author="Adrienne Etard" w:date="2022-05-13T23:08:00Z">
        <w:r w:rsidR="00446928" w:rsidRPr="00387A0B">
          <w:rPr>
            <w:rStyle w:val="SubtleEmphasis"/>
            <w:i w:val="0"/>
            <w:iCs w:val="0"/>
            <w:color w:val="auto"/>
          </w:rPr>
          <w:t xml:space="preserve"> (</w:t>
        </w:r>
      </w:ins>
      <w:ins w:id="158" w:author="Adrienne Etard" w:date="2022-05-13T23:12:00Z">
        <w:del w:id="159" w:author="Etard, Adrienne [2]" w:date="2022-05-17T15:20:00Z">
          <w:r w:rsidR="00387A0B" w:rsidRPr="00387A0B" w:rsidDel="00A65DE1">
            <w:rPr>
              <w:rStyle w:val="SubtleEmphasis"/>
              <w:i w:val="0"/>
              <w:iCs w:val="0"/>
              <w:color w:val="auto"/>
            </w:rPr>
            <w:delText xml:space="preserve">predicted </w:delText>
          </w:r>
        </w:del>
      </w:ins>
      <w:ins w:id="160"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161" w:author="Adrienne Etard" w:date="2022-05-13T23:12:00Z">
        <w:del w:id="162" w:author="Etard, Adrienne [2]" w:date="2022-05-17T15:20:00Z">
          <w:r w:rsidR="00387A0B" w:rsidRPr="00387A0B" w:rsidDel="00A65DE1">
            <w:rPr>
              <w:rStyle w:val="SubtleEmphasis"/>
              <w:i w:val="0"/>
              <w:iCs w:val="0"/>
              <w:color w:val="auto"/>
            </w:rPr>
            <w:delText xml:space="preserve">occurrence probability </w:delText>
          </w:r>
        </w:del>
      </w:ins>
      <w:ins w:id="163" w:author="Adrienne Etard" w:date="2022-05-13T23:11:00Z">
        <w:r w:rsidR="00DE1094" w:rsidRPr="00387A0B">
          <w:rPr>
            <w:rStyle w:val="SubtleEmphasis"/>
            <w:i w:val="0"/>
            <w:iCs w:val="0"/>
            <w:color w:val="auto"/>
          </w:rPr>
          <w:t xml:space="preserve">+/- 95% </w:t>
        </w:r>
      </w:ins>
      <w:ins w:id="164"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minimally-used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165"/>
      <w:commentRangeEnd w:id="165"/>
      <w:r w:rsidR="00DD32E6">
        <w:rPr>
          <w:rStyle w:val="CommentReference"/>
        </w:rPr>
        <w:commentReference w:id="165"/>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nectar</w:t>
      </w:r>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156"/>
      <w:r w:rsidR="0082727A">
        <w:rPr>
          <w:rStyle w:val="CommentReference"/>
        </w:rPr>
        <w:commentReference w:id="156"/>
      </w:r>
    </w:p>
    <w:p w14:paraId="442963DC" w14:textId="77777777" w:rsidR="00FC107D" w:rsidRDefault="00FC107D" w:rsidP="001A403D">
      <w:pPr>
        <w:jc w:val="both"/>
        <w:rPr>
          <w:rStyle w:val="SubtleEmphasis"/>
          <w:b/>
          <w:bCs/>
          <w:color w:val="auto"/>
        </w:rPr>
      </w:pPr>
    </w:p>
    <w:p w14:paraId="3F76AA39" w14:textId="5D00B44E"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w:t>
      </w:r>
      <w:r w:rsidR="003C0ACC">
        <w:rPr>
          <w:rStyle w:val="SubtleEmphasis"/>
          <w:b/>
          <w:bCs/>
          <w:color w:val="auto"/>
        </w:rPr>
        <w:t>characteristic</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166"/>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166"/>
      <w:r w:rsidR="00FD5AF9">
        <w:rPr>
          <w:rStyle w:val="CommentReference"/>
        </w:rPr>
        <w:commentReference w:id="166"/>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167"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168"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significant (</w:t>
      </w:r>
      <w:proofErr w:type="spellStart"/>
      <w:r w:rsidR="001A403D">
        <w:rPr>
          <w:rStyle w:val="SubtleEmphasis"/>
          <w:i w:val="0"/>
          <w:iCs w:val="0"/>
          <w:color w:val="auto"/>
        </w:rPr>
        <w:t>Pagel’s</w:t>
      </w:r>
      <w:proofErr w:type="spellEnd"/>
      <w:r w:rsidR="001A403D">
        <w:rPr>
          <w:rStyle w:val="SubtleEmphasis"/>
          <w:i w:val="0"/>
          <w:iCs w:val="0"/>
          <w:color w:val="auto"/>
        </w:rPr>
        <w:t xml:space="preserve">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amphibians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169"/>
      <w:r>
        <w:rPr>
          <w:noProof/>
        </w:rPr>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169"/>
      <w:r w:rsidR="00F17195">
        <w:rPr>
          <w:rStyle w:val="CommentReference"/>
        </w:rPr>
        <w:commentReference w:id="169"/>
      </w:r>
    </w:p>
    <w:p w14:paraId="173E8077" w14:textId="3D8D8BB4" w:rsidR="009839B0" w:rsidRDefault="009839B0" w:rsidP="009839B0">
      <w:pPr>
        <w:jc w:val="both"/>
        <w:rPr>
          <w:rStyle w:val="SubtleEmphasis"/>
          <w:i w:val="0"/>
          <w:iCs w:val="0"/>
          <w:color w:val="auto"/>
        </w:rPr>
      </w:pPr>
      <w:commentRangeStart w:id="170"/>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r w:rsidR="00FB2E6E">
        <w:rPr>
          <w:rStyle w:val="SubtleEmphasis"/>
          <w:b/>
          <w:bCs/>
          <w:i w:val="0"/>
          <w:iCs w:val="0"/>
          <w:color w:val="auto"/>
        </w:rPr>
        <w:t xml:space="preserve"> (mean effect +/- 95% confidence interval)</w:t>
      </w:r>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171"/>
      <w:commentRangeStart w:id="172"/>
      <w:commentRangeStart w:id="173"/>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171"/>
      <w:r w:rsidR="00F17195">
        <w:rPr>
          <w:rStyle w:val="CommentReference"/>
        </w:rPr>
        <w:commentReference w:id="171"/>
      </w:r>
      <w:commentRangeEnd w:id="172"/>
      <w:r w:rsidR="00723CA7">
        <w:rPr>
          <w:rStyle w:val="CommentReference"/>
        </w:rPr>
        <w:commentReference w:id="172"/>
      </w:r>
      <w:r w:rsidR="00C82E1F" w:rsidRPr="00C82E1F">
        <w:rPr>
          <w:rStyle w:val="SubtleEmphasis"/>
          <w:i w:val="0"/>
          <w:iCs w:val="0"/>
          <w:color w:val="auto"/>
        </w:rPr>
        <w:t>.</w:t>
      </w:r>
      <w:commentRangeEnd w:id="173"/>
      <w:r w:rsidR="00A547D9">
        <w:rPr>
          <w:rStyle w:val="CommentReference"/>
        </w:rPr>
        <w:commentReference w:id="173"/>
      </w:r>
      <w:commentRangeEnd w:id="170"/>
      <w:r w:rsidR="00637E9F">
        <w:rPr>
          <w:rStyle w:val="CommentReference"/>
        </w:rPr>
        <w:commentReference w:id="170"/>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drawing>
          <wp:inline distT="0" distB="0" distL="0" distR="0" wp14:anchorId="1607A56B" wp14:editId="3A5AE98D">
            <wp:extent cx="4381805" cy="3256984"/>
            <wp:effectExtent l="0" t="0" r="0" b="63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390330" cy="3263320"/>
                    </a:xfrm>
                    <a:prstGeom prst="rect">
                      <a:avLst/>
                    </a:prstGeom>
                  </pic:spPr>
                </pic:pic>
              </a:graphicData>
            </a:graphic>
          </wp:inline>
        </w:drawing>
      </w:r>
    </w:p>
    <w:p w14:paraId="402C2AE4" w14:textId="4F2F26D0" w:rsidR="00964C4F" w:rsidRPr="00E4521A" w:rsidRDefault="00C0340F" w:rsidP="004436DB">
      <w:pPr>
        <w:jc w:val="both"/>
        <w:rPr>
          <w:rStyle w:val="SubtleEmphasis"/>
          <w:b/>
          <w:bCs/>
          <w:i w:val="0"/>
          <w:iCs w:val="0"/>
          <w:color w:val="auto"/>
        </w:rPr>
      </w:pPr>
      <w:commentRangeStart w:id="174"/>
      <w:r w:rsidRPr="009839B0">
        <w:rPr>
          <w:rStyle w:val="SubtleEmphasis"/>
          <w:b/>
          <w:bCs/>
          <w:i w:val="0"/>
          <w:iCs w:val="0"/>
          <w:color w:val="auto"/>
        </w:rPr>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sidR="000F5EA4">
        <w:rPr>
          <w:rStyle w:val="SubtleEmphasis"/>
          <w:b/>
          <w:bCs/>
          <w:i w:val="0"/>
          <w:iCs w:val="0"/>
          <w:color w:val="auto"/>
        </w:rPr>
        <w:t xml:space="preserve"> </w:t>
      </w:r>
      <w:r w:rsidR="000F5EA4" w:rsidRPr="00DA7E2A">
        <w:rPr>
          <w:rStyle w:val="SubtleEmphasis"/>
          <w:i w:val="0"/>
          <w:iCs w:val="0"/>
          <w:color w:val="auto"/>
        </w:rPr>
        <w:t>The lines repr</w:t>
      </w:r>
      <w:r w:rsidR="006F42A8" w:rsidRPr="00DA7E2A">
        <w:rPr>
          <w:rStyle w:val="SubtleEmphasis"/>
          <w:i w:val="0"/>
          <w:iCs w:val="0"/>
          <w:color w:val="auto"/>
        </w:rPr>
        <w:t>esent the estimated relationship</w:t>
      </w:r>
      <w:r w:rsidR="00DA7E2A">
        <w:rPr>
          <w:rStyle w:val="SubtleEmphasis"/>
          <w:i w:val="0"/>
          <w:iCs w:val="0"/>
          <w:color w:val="auto"/>
        </w:rPr>
        <w:t>s</w:t>
      </w:r>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r w:rsidR="00DA7E2A">
        <w:rPr>
          <w:rStyle w:val="SubtleEmphasis"/>
          <w:i w:val="0"/>
          <w:iCs w:val="0"/>
          <w:color w:val="auto"/>
        </w:rPr>
        <w:t xml:space="preserve">s; the </w:t>
      </w:r>
      <w:r w:rsidR="000710D4">
        <w:rPr>
          <w:rStyle w:val="SubtleEmphasis"/>
          <w:i w:val="0"/>
          <w:iCs w:val="0"/>
          <w:color w:val="auto"/>
        </w:rPr>
        <w:t>shaded areas are 95% confidence intervals</w:t>
      </w:r>
      <w:r w:rsidR="00B6095E" w:rsidRPr="00DA7E2A">
        <w:rPr>
          <w:rStyle w:val="SubtleEmphasis"/>
          <w:i w:val="0"/>
          <w:iCs w:val="0"/>
          <w:color w:val="auto"/>
        </w:rPr>
        <w:t>.</w:t>
      </w:r>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174"/>
      <w:r w:rsidR="0082727A">
        <w:rPr>
          <w:rStyle w:val="CommentReference"/>
        </w:rPr>
        <w:commentReference w:id="174"/>
      </w:r>
      <w:r>
        <w:rPr>
          <w:rStyle w:val="SubtleEmphasis"/>
          <w:b/>
          <w:bCs/>
          <w:i w:val="0"/>
          <w:iCs w:val="0"/>
          <w:color w:val="auto"/>
        </w:rPr>
        <w:t xml:space="preserve"> </w:t>
      </w:r>
    </w:p>
    <w:p w14:paraId="714C945F" w14:textId="12602CBB" w:rsidR="00C2338F" w:rsidRPr="001929A4" w:rsidRDefault="004436DB" w:rsidP="00C2338F">
      <w:pPr>
        <w:spacing w:before="240"/>
        <w:jc w:val="both"/>
        <w:rPr>
          <w:rStyle w:val="SubtleEmphasis"/>
          <w:i w:val="0"/>
          <w:iCs w:val="0"/>
          <w:color w:val="auto"/>
        </w:rPr>
      </w:pPr>
      <w:commentRangeStart w:id="175"/>
      <w:commentRangeStart w:id="176"/>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00F2023A">
        <w:rPr>
          <w:rStyle w:val="SubtleEmphasis"/>
          <w:i w:val="0"/>
          <w:iCs w:val="0"/>
          <w:color w:val="auto"/>
        </w:rPr>
        <w:t xml:space="preserve"> </w:t>
      </w:r>
      <w:r w:rsidRPr="00CA3D96">
        <w:rPr>
          <w:rStyle w:val="SubtleEmphasis"/>
          <w:i w:val="0"/>
          <w:iCs w:val="0"/>
          <w:color w:val="auto"/>
        </w:rPr>
        <w:t xml:space="preserve">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175"/>
      <w:r w:rsidR="006D2AC6">
        <w:rPr>
          <w:rStyle w:val="CommentReference"/>
        </w:rPr>
        <w:commentReference w:id="175"/>
      </w:r>
      <w:commentRangeEnd w:id="176"/>
      <w:r w:rsidR="00151EF9">
        <w:rPr>
          <w:rStyle w:val="CommentReference"/>
        </w:rPr>
        <w:commentReference w:id="176"/>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177"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178"/>
      <w:commentRangeEnd w:id="178"/>
      <w:r w:rsidR="005F158A">
        <w:rPr>
          <w:rStyle w:val="CommentReference"/>
        </w:rPr>
        <w:commentReference w:id="178"/>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179"/>
      <w:r w:rsidR="00516DBC" w:rsidRPr="00516DBC">
        <w:rPr>
          <w:rStyle w:val="SubtleEmphasis"/>
          <w:i w:val="0"/>
          <w:iCs w:val="0"/>
          <w:color w:val="auto"/>
        </w:rPr>
        <w:t>≤</w:t>
      </w:r>
      <w:commentRangeEnd w:id="179"/>
      <w:r w:rsidR="00516DBC">
        <w:rPr>
          <w:rStyle w:val="CommentReference"/>
        </w:rPr>
        <w:commentReference w:id="179"/>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Df</w:t>
            </w:r>
            <w:proofErr w:type="spellEnd"/>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Sum </w:t>
            </w:r>
            <w:proofErr w:type="spellStart"/>
            <w:r w:rsidRPr="00CA3D96">
              <w:rPr>
                <w:rFonts w:ascii="Calibri" w:eastAsia="Times New Roman" w:hAnsi="Calibri" w:cs="Calibri"/>
                <w:b/>
                <w:bCs/>
                <w:color w:val="000000"/>
                <w:sz w:val="18"/>
                <w:szCs w:val="18"/>
                <w:lang w:eastAsia="en-GB"/>
              </w:rPr>
              <w:t>Sq</w:t>
            </w:r>
            <w:proofErr w:type="spellEnd"/>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Mean </w:t>
            </w:r>
            <w:proofErr w:type="spellStart"/>
            <w:r w:rsidRPr="00CA3D96">
              <w:rPr>
                <w:rFonts w:ascii="Calibri" w:eastAsia="Times New Roman" w:hAnsi="Calibri" w:cs="Calibri"/>
                <w:b/>
                <w:bCs/>
                <w:color w:val="000000"/>
                <w:sz w:val="18"/>
                <w:szCs w:val="18"/>
                <w:lang w:eastAsia="en-GB"/>
              </w:rPr>
              <w:t>Sq</w:t>
            </w:r>
            <w:proofErr w:type="spellEnd"/>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Pr</w:t>
            </w:r>
            <w:proofErr w:type="spellEnd"/>
            <w:r w:rsidRPr="00CA3D96">
              <w:rPr>
                <w:rFonts w:ascii="Calibri" w:eastAsia="Times New Roman" w:hAnsi="Calibri" w:cs="Calibri"/>
                <w:b/>
                <w:bCs/>
                <w:color w:val="000000"/>
                <w:sz w:val="18"/>
                <w:szCs w:val="18"/>
                <w:lang w:eastAsia="en-GB"/>
              </w:rPr>
              <w:t>(&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213FD77" w14:textId="7829C4B2" w:rsidR="003E1CDB"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w:t>
      </w:r>
      <w:r w:rsidR="003523AB">
        <w:rPr>
          <w:rStyle w:val="normaltextrun"/>
          <w:rFonts w:ascii="Calibri" w:hAnsi="Calibri" w:cs="Calibri"/>
        </w:rPr>
        <w:t xml:space="preserve">species </w:t>
      </w:r>
      <w:r w:rsidR="00DB160C" w:rsidRPr="008D3321">
        <w:rPr>
          <w:rStyle w:val="normaltextrun"/>
          <w:rFonts w:ascii="Calibri" w:hAnsi="Calibri" w:cs="Calibri"/>
        </w:rPr>
        <w:t xml:space="preserve">ecological characteristics </w:t>
      </w:r>
      <w:r w:rsidR="00662BC0">
        <w:rPr>
          <w:rStyle w:val="normaltextrun"/>
          <w:rFonts w:ascii="Calibri" w:hAnsi="Calibri" w:cs="Calibri"/>
        </w:rPr>
        <w:t>were</w:t>
      </w:r>
      <w:r w:rsidR="00662BC0"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r w:rsidR="001725F4">
        <w:rPr>
          <w:rStyle w:val="normaltextrun"/>
          <w:rFonts w:ascii="Calibri" w:hAnsi="Calibri" w:cs="Calibri"/>
        </w:rPr>
        <w:t>sensitivity</w:t>
      </w:r>
      <w:r w:rsidR="001725F4" w:rsidRPr="008D3321">
        <w:rPr>
          <w:rStyle w:val="normaltextrun"/>
          <w:rFonts w:ascii="Calibri" w:hAnsi="Calibri" w:cs="Calibri"/>
        </w:rPr>
        <w:t xml:space="preserve"> </w:t>
      </w:r>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180"/>
      <w:commentRangeStart w:id="181"/>
      <w:r w:rsidR="00FC3A46">
        <w:rPr>
          <w:rStyle w:val="normaltextrun"/>
          <w:rFonts w:ascii="Calibri" w:hAnsi="Calibri" w:cs="Calibri"/>
        </w:rPr>
        <w:t xml:space="preserve">and </w:t>
      </w:r>
      <w:r w:rsidR="003069A6">
        <w:rPr>
          <w:rStyle w:val="normaltextrun"/>
          <w:rFonts w:ascii="Calibri" w:hAnsi="Calibri" w:cs="Calibri"/>
        </w:rPr>
        <w:t>land-</w:t>
      </w:r>
      <w:r w:rsidR="00FC3A46">
        <w:rPr>
          <w:rStyle w:val="normaltextrun"/>
          <w:rFonts w:ascii="Calibri" w:hAnsi="Calibri" w:cs="Calibri"/>
        </w:rPr>
        <w:t>use</w:t>
      </w:r>
      <w:commentRangeEnd w:id="180"/>
      <w:r w:rsidR="003069A6">
        <w:rPr>
          <w:rStyle w:val="normaltextrun"/>
          <w:rFonts w:ascii="Calibri" w:hAnsi="Calibri" w:cs="Calibri"/>
        </w:rPr>
        <w:t xml:space="preserve"> change</w:t>
      </w:r>
      <w:r w:rsidR="00FC3A46">
        <w:rPr>
          <w:rStyle w:val="CommentReference"/>
        </w:rPr>
        <w:commentReference w:id="180"/>
      </w:r>
      <w:commentRangeEnd w:id="181"/>
      <w:r w:rsidR="001725F4">
        <w:rPr>
          <w:rStyle w:val="CommentReference"/>
        </w:rPr>
        <w:commentReference w:id="181"/>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0963">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182"/>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182"/>
      <w:r w:rsidR="00A37235">
        <w:rPr>
          <w:rStyle w:val="CommentReference"/>
        </w:rPr>
        <w:commentReference w:id="182"/>
      </w:r>
      <w:commentRangeStart w:id="183"/>
      <w:commentRangeEnd w:id="183"/>
      <w:r w:rsidR="00A37235">
        <w:rPr>
          <w:rStyle w:val="CommentReference"/>
        </w:rPr>
        <w:commentReference w:id="183"/>
      </w:r>
      <w:r w:rsidR="008D3321" w:rsidRPr="008D3321">
        <w:rPr>
          <w:rStyle w:val="eop"/>
          <w:rFonts w:ascii="Calibri" w:hAnsi="Calibri" w:cs="Calibri"/>
        </w:rPr>
        <w:t> </w:t>
      </w:r>
      <w:r w:rsidR="008B2B4F" w:rsidRPr="00B35129">
        <w:rPr>
          <w:rStyle w:val="eop"/>
          <w:rFonts w:ascii="Calibri" w:hAnsi="Calibri" w:cs="Calibri"/>
        </w:rPr>
        <w:t xml:space="preserve">Our results also </w:t>
      </w:r>
      <w:r w:rsidR="0035235B" w:rsidRPr="00B35129">
        <w:rPr>
          <w:rStyle w:val="eop"/>
          <w:rFonts w:ascii="Calibri" w:hAnsi="Calibri" w:cs="Calibri"/>
        </w:rPr>
        <w:t xml:space="preserve">lend support </w:t>
      </w:r>
      <w:r w:rsidR="00F728C9" w:rsidRPr="00B35129">
        <w:rPr>
          <w:rStyle w:val="eop"/>
          <w:rFonts w:ascii="Calibri" w:hAnsi="Calibri" w:cs="Calibri"/>
        </w:rPr>
        <w:t>to</w:t>
      </w:r>
      <w:r w:rsidR="0035235B" w:rsidRPr="00B35129">
        <w:rPr>
          <w:rStyle w:val="eop"/>
          <w:rFonts w:ascii="Calibri" w:hAnsi="Calibri" w:cs="Calibri"/>
        </w:rPr>
        <w:t xml:space="preserve"> the idea that habitat specialisation </w:t>
      </w:r>
      <w:r w:rsidR="005C74A8" w:rsidRPr="00B35129">
        <w:rPr>
          <w:rStyle w:val="eop"/>
          <w:rFonts w:ascii="Calibri" w:hAnsi="Calibri" w:cs="Calibri"/>
        </w:rPr>
        <w:t xml:space="preserve">is a </w:t>
      </w:r>
      <w:r w:rsidR="00280FE1" w:rsidRPr="00B35129">
        <w:rPr>
          <w:rStyle w:val="eop"/>
          <w:rFonts w:ascii="Calibri" w:hAnsi="Calibri" w:cs="Calibri"/>
        </w:rPr>
        <w:t>likely</w:t>
      </w:r>
      <w:r w:rsidR="005C74A8" w:rsidRPr="00B35129">
        <w:rPr>
          <w:rStyle w:val="eop"/>
          <w:rFonts w:ascii="Calibri" w:hAnsi="Calibri" w:cs="Calibri"/>
        </w:rPr>
        <w:t xml:space="preserve"> </w:t>
      </w:r>
      <w:r w:rsidR="00565D13" w:rsidRPr="00B35129">
        <w:rPr>
          <w:rStyle w:val="eop"/>
          <w:rFonts w:ascii="Calibri" w:hAnsi="Calibri" w:cs="Calibri"/>
        </w:rPr>
        <w:t>indicator</w:t>
      </w:r>
      <w:r w:rsidR="005C74A8" w:rsidRPr="00B35129">
        <w:rPr>
          <w:rStyle w:val="eop"/>
          <w:rFonts w:ascii="Calibri" w:hAnsi="Calibri" w:cs="Calibri"/>
        </w:rPr>
        <w:t xml:space="preserve"> of species sensitivity to </w:t>
      </w:r>
      <w:r w:rsidR="00280FE1" w:rsidRPr="00B35129">
        <w:rPr>
          <w:rStyle w:val="eop"/>
          <w:rFonts w:ascii="Calibri" w:hAnsi="Calibri" w:cs="Calibri"/>
        </w:rPr>
        <w:t xml:space="preserve">both </w:t>
      </w:r>
      <w:r w:rsidR="005C74A8" w:rsidRPr="00B35129">
        <w:rPr>
          <w:rStyle w:val="eop"/>
          <w:rFonts w:ascii="Calibri" w:hAnsi="Calibri" w:cs="Calibri"/>
        </w:rPr>
        <w:t>land-use and climate change</w:t>
      </w:r>
      <w:r w:rsidR="00B3317D" w:rsidRPr="00B35129">
        <w:rPr>
          <w:rStyle w:val="eop"/>
          <w:rFonts w:ascii="Calibri" w:hAnsi="Calibri" w:cs="Calibri"/>
        </w:rPr>
        <w:t xml:space="preserve"> across all vertebrates</w:t>
      </w:r>
      <w:r w:rsidR="005C74A8" w:rsidRPr="00B35129">
        <w:rPr>
          <w:rStyle w:val="eop"/>
          <w:rFonts w:ascii="Calibri" w:hAnsi="Calibri" w:cs="Calibri"/>
        </w:rPr>
        <w:t xml:space="preserve">, </w:t>
      </w:r>
      <w:r w:rsidR="00774F69" w:rsidRPr="00B35129">
        <w:rPr>
          <w:rStyle w:val="eop"/>
          <w:rFonts w:ascii="Calibri" w:hAnsi="Calibri" w:cs="Calibri"/>
        </w:rPr>
        <w:t xml:space="preserve">and thus </w:t>
      </w:r>
      <w:r w:rsidR="005C2336" w:rsidRPr="00B35129">
        <w:rPr>
          <w:rStyle w:val="eop"/>
          <w:rFonts w:ascii="Calibri" w:hAnsi="Calibri" w:cs="Calibri"/>
        </w:rPr>
        <w:t xml:space="preserve">indices </w:t>
      </w:r>
      <w:r w:rsidR="000C39C8" w:rsidRPr="00B35129">
        <w:rPr>
          <w:rStyle w:val="eop"/>
          <w:rFonts w:ascii="Calibri" w:hAnsi="Calibri" w:cs="Calibri"/>
        </w:rPr>
        <w:t>reflecting</w:t>
      </w:r>
      <w:r w:rsidR="005C2336" w:rsidRPr="00B35129">
        <w:rPr>
          <w:rStyle w:val="eop"/>
          <w:rFonts w:ascii="Calibri" w:hAnsi="Calibri" w:cs="Calibri"/>
        </w:rPr>
        <w:t xml:space="preserve"> habitat specialisation sh</w:t>
      </w:r>
      <w:r w:rsidR="00C26F2B" w:rsidRPr="00B35129">
        <w:rPr>
          <w:rStyle w:val="eop"/>
          <w:rFonts w:ascii="Calibri" w:hAnsi="Calibri" w:cs="Calibri"/>
        </w:rPr>
        <w:t xml:space="preserve">ould be </w:t>
      </w:r>
      <w:r w:rsidR="000C39C8" w:rsidRPr="00B35129">
        <w:rPr>
          <w:rStyle w:val="eop"/>
          <w:rFonts w:ascii="Calibri" w:hAnsi="Calibri" w:cs="Calibri"/>
        </w:rPr>
        <w:t>highly relevant</w:t>
      </w:r>
      <w:r w:rsidR="00C26F2B" w:rsidRPr="00B35129">
        <w:rPr>
          <w:rStyle w:val="eop"/>
          <w:rFonts w:ascii="Calibri" w:hAnsi="Calibri" w:cs="Calibri"/>
        </w:rPr>
        <w:t xml:space="preserve"> to </w:t>
      </w:r>
      <w:r w:rsidR="00780F38" w:rsidRPr="00B35129">
        <w:rPr>
          <w:rStyle w:val="eop"/>
          <w:rFonts w:ascii="Calibri" w:hAnsi="Calibri" w:cs="Calibri"/>
        </w:rPr>
        <w:t xml:space="preserve">consider in </w:t>
      </w:r>
      <w:r w:rsidR="00C26F2B" w:rsidRPr="00B35129">
        <w:rPr>
          <w:rStyle w:val="eop"/>
          <w:rFonts w:ascii="Calibri" w:hAnsi="Calibri" w:cs="Calibri"/>
        </w:rPr>
        <w:t>large-scale vulnerability assessments</w:t>
      </w:r>
      <w:r w:rsidR="003E1CDB" w:rsidRPr="00B35129">
        <w:rPr>
          <w:rStyle w:val="eop"/>
          <w:rFonts w:ascii="Calibri" w:hAnsi="Calibri" w:cs="Calibri"/>
        </w:rPr>
        <w:t xml:space="preserve">, as in </w:t>
      </w:r>
      <w:r w:rsidR="003E1CDB" w:rsidRPr="00B35129">
        <w:rPr>
          <w:rStyle w:val="eop"/>
          <w:rFonts w:ascii="Calibri" w:hAnsi="Calibri" w:cs="Calibri"/>
        </w:rPr>
        <w:fldChar w:fldCharType="begin" w:fldLock="1"/>
      </w:r>
      <w:r w:rsidR="007B63C4" w:rsidRPr="00B35129">
        <w:rPr>
          <w:rStyle w:val="eop"/>
          <w:rFonts w:ascii="Calibri" w:hAnsi="Calibri" w:cs="Calibri"/>
        </w:rPr>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manualFormatting":"Foden et al. (2013)","plainTextFormattedCitation":"(Foden et al. 2013)","previouslyFormattedCitation":"(Foden &lt;i&gt;et al.&lt;/i&gt; 2013)"},"properties":{"noteIndex":0},"schema":"https://github.com/citation-style-language/schema/raw/master/csl-citation.json"}</w:instrText>
      </w:r>
      <w:r w:rsidR="003E1CDB" w:rsidRPr="00B35129">
        <w:rPr>
          <w:rStyle w:val="eop"/>
          <w:rFonts w:ascii="Calibri" w:hAnsi="Calibri" w:cs="Calibri"/>
        </w:rPr>
        <w:fldChar w:fldCharType="separate"/>
      </w:r>
      <w:r w:rsidR="003E1CDB" w:rsidRPr="00B35129">
        <w:rPr>
          <w:rStyle w:val="eop"/>
          <w:rFonts w:ascii="Calibri" w:hAnsi="Calibri" w:cs="Calibri"/>
          <w:noProof/>
        </w:rPr>
        <w:t xml:space="preserve">Foden </w:t>
      </w:r>
      <w:r w:rsidR="003E1CDB" w:rsidRPr="00B35129">
        <w:rPr>
          <w:rStyle w:val="eop"/>
          <w:rFonts w:ascii="Calibri" w:hAnsi="Calibri" w:cs="Calibri"/>
          <w:i/>
          <w:noProof/>
        </w:rPr>
        <w:t>et al.</w:t>
      </w:r>
      <w:r w:rsidR="003E1CDB" w:rsidRPr="00B35129">
        <w:rPr>
          <w:rStyle w:val="eop"/>
          <w:rFonts w:ascii="Calibri" w:hAnsi="Calibri" w:cs="Calibri"/>
          <w:noProof/>
        </w:rPr>
        <w:t xml:space="preserve"> (2013)</w:t>
      </w:r>
      <w:r w:rsidR="003E1CDB" w:rsidRPr="00B35129">
        <w:rPr>
          <w:rStyle w:val="eop"/>
          <w:rFonts w:ascii="Calibri" w:hAnsi="Calibri" w:cs="Calibri"/>
        </w:rPr>
        <w:fldChar w:fldCharType="end"/>
      </w:r>
      <w:r w:rsidR="003E1CDB" w:rsidRPr="00B35129">
        <w:rPr>
          <w:rStyle w:val="eop"/>
          <w:rFonts w:ascii="Calibri" w:hAnsi="Calibri" w:cs="Calibri"/>
        </w:rPr>
        <w:t>.</w:t>
      </w:r>
      <w:r w:rsidR="00C26F2B">
        <w:rPr>
          <w:rStyle w:val="eop"/>
          <w:rFonts w:ascii="Calibri" w:hAnsi="Calibri" w:cs="Calibri"/>
        </w:rPr>
        <w:t xml:space="preserve"> </w:t>
      </w:r>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132F7B5C"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w:t>
      </w:r>
      <w:r w:rsidR="000975AE">
        <w:t xml:space="preserve">emphasize </w:t>
      </w:r>
      <w:r w:rsidR="000B32F8">
        <w:t>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42ECB653" w14:textId="4DA5C0C0" w:rsidR="0094293A" w:rsidRDefault="004E5F33" w:rsidP="49844778">
      <w:pPr>
        <w:spacing w:line="276" w:lineRule="auto"/>
        <w:jc w:val="both"/>
        <w:rPr>
          <w:ins w:id="184" w:author="Etard, Adrienne [2]" w:date="2022-05-18T17:00:00Z"/>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Interactions and trade-offs among traits have been shown to be important for understanding which species are likely to persist 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w:t>
      </w:r>
      <w:r w:rsidR="005550AA">
        <w:rPr>
          <w:rStyle w:val="normaltextrun"/>
          <w:rFonts w:ascii="Calibri" w:hAnsi="Calibri" w:cs="Calibri"/>
        </w:rPr>
        <w:t>land-</w:t>
      </w:r>
      <w:r w:rsidR="0019351D">
        <w:rPr>
          <w:rStyle w:val="normaltextrun"/>
          <w:rFonts w:ascii="Calibri" w:hAnsi="Calibri" w:cs="Calibri"/>
        </w:rPr>
        <w:t>use</w:t>
      </w:r>
      <w:r w:rsidR="005550AA">
        <w:rPr>
          <w:rStyle w:val="normaltextrun"/>
          <w:rFonts w:ascii="Calibri" w:hAnsi="Calibri" w:cs="Calibri"/>
        </w:rPr>
        <w:t xml:space="preserve"> responses</w:t>
      </w:r>
      <w:r w:rsidR="00CC75F5" w:rsidRPr="49844778">
        <w:rPr>
          <w:rStyle w:val="normaltextrun"/>
          <w:rFonts w:ascii="Calibri" w:hAnsi="Calibri" w:cs="Calibri"/>
        </w:rPr>
        <w:t>.</w:t>
      </w:r>
      <w:r w:rsidR="006001A8" w:rsidRPr="006001A8">
        <w:rPr>
          <w:rStyle w:val="normaltextrun"/>
          <w:rFonts w:ascii="Calibri" w:hAnsi="Calibri" w:cs="Calibri"/>
        </w:rPr>
        <w:t xml:space="preserve"> </w:t>
      </w:r>
      <w:r w:rsidR="00B70F02">
        <w:rPr>
          <w:rStyle w:val="normaltextrun"/>
          <w:rFonts w:ascii="Calibri" w:hAnsi="Calibri" w:cs="Calibri"/>
        </w:rPr>
        <w:t>We</w:t>
      </w:r>
      <w:r w:rsidR="006001A8">
        <w:rPr>
          <w:rStyle w:val="normaltextrun"/>
          <w:rFonts w:ascii="Calibri" w:hAnsi="Calibri" w:cs="Calibri"/>
        </w:rPr>
        <w:t xml:space="preserve"> were also unable to consider intraspecific variation in this work. Intraspecific variation and potential for acclimation and evolutionary adaptation are likely important determinants of species’ ability to cope with human disturbance </w:t>
      </w:r>
      <w:r w:rsidR="006001A8">
        <w:rPr>
          <w:rStyle w:val="normaltextrun"/>
          <w:rFonts w:ascii="Calibri" w:hAnsi="Calibri" w:cs="Calibri"/>
        </w:rPr>
        <w:fldChar w:fldCharType="begin" w:fldLock="1"/>
      </w:r>
      <w:r w:rsidR="006001A8">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6001A8">
        <w:rPr>
          <w:rStyle w:val="normaltextrun"/>
          <w:rFonts w:ascii="Calibri" w:hAnsi="Calibri" w:cs="Calibri"/>
        </w:rPr>
        <w:fldChar w:fldCharType="separate"/>
      </w:r>
      <w:r w:rsidR="006001A8" w:rsidRPr="00937E60">
        <w:rPr>
          <w:rStyle w:val="normaltextrun"/>
          <w:rFonts w:ascii="Calibri" w:hAnsi="Calibri" w:cs="Calibri"/>
          <w:noProof/>
        </w:rPr>
        <w:t xml:space="preserve">(Carlson </w:t>
      </w:r>
      <w:r w:rsidR="006001A8" w:rsidRPr="00937E60">
        <w:rPr>
          <w:rStyle w:val="normaltextrun"/>
          <w:rFonts w:ascii="Calibri" w:hAnsi="Calibri" w:cs="Calibri"/>
          <w:i/>
          <w:noProof/>
        </w:rPr>
        <w:t>et al.</w:t>
      </w:r>
      <w:r w:rsidR="006001A8" w:rsidRPr="00937E60">
        <w:rPr>
          <w:rStyle w:val="normaltextrun"/>
          <w:rFonts w:ascii="Calibri" w:hAnsi="Calibri" w:cs="Calibri"/>
          <w:noProof/>
        </w:rPr>
        <w:t xml:space="preserve"> 2014; Rohr </w:t>
      </w:r>
      <w:r w:rsidR="006001A8" w:rsidRPr="00937E60">
        <w:rPr>
          <w:rStyle w:val="normaltextrun"/>
          <w:rFonts w:ascii="Calibri" w:hAnsi="Calibri" w:cs="Calibri"/>
          <w:i/>
          <w:noProof/>
        </w:rPr>
        <w:t>et al.</w:t>
      </w:r>
      <w:r w:rsidR="006001A8" w:rsidRPr="00937E60">
        <w:rPr>
          <w:rStyle w:val="normaltextrun"/>
          <w:rFonts w:ascii="Calibri" w:hAnsi="Calibri" w:cs="Calibri"/>
          <w:noProof/>
        </w:rPr>
        <w:t xml:space="preserve"> 2018)</w:t>
      </w:r>
      <w:r w:rsidR="006001A8">
        <w:rPr>
          <w:rStyle w:val="normaltextrun"/>
          <w:rFonts w:ascii="Calibri" w:hAnsi="Calibri" w:cs="Calibri"/>
        </w:rPr>
        <w:fldChar w:fldCharType="end"/>
      </w:r>
      <w:r w:rsidR="006001A8">
        <w:rPr>
          <w:rStyle w:val="normaltextrun"/>
          <w:rFonts w:ascii="Calibri" w:hAnsi="Calibri" w:cs="Calibri"/>
        </w:rPr>
        <w:t xml:space="preserve">, but considering such effects </w:t>
      </w:r>
      <w:r w:rsidR="00E6381A">
        <w:rPr>
          <w:rStyle w:val="normaltextrun"/>
          <w:rFonts w:ascii="Calibri" w:hAnsi="Calibri" w:cs="Calibri"/>
        </w:rPr>
        <w:t xml:space="preserve">at large scales </w:t>
      </w:r>
      <w:r w:rsidR="006001A8">
        <w:rPr>
          <w:rStyle w:val="normaltextrun"/>
          <w:rFonts w:ascii="Calibri" w:hAnsi="Calibri" w:cs="Calibri"/>
        </w:rPr>
        <w:t xml:space="preserve">is challenging because of the lack of available data. </w:t>
      </w:r>
      <w:commentRangeStart w:id="185"/>
      <w:commentRangeEnd w:id="185"/>
      <w:r w:rsidR="006001A8">
        <w:rPr>
          <w:rStyle w:val="CommentReference"/>
        </w:rPr>
        <w:commentReference w:id="185"/>
      </w:r>
    </w:p>
    <w:p w14:paraId="6AE07311" w14:textId="2DC89E18" w:rsidR="00B1557A" w:rsidRDefault="00B1557A" w:rsidP="49844778">
      <w:pPr>
        <w:spacing w:line="276" w:lineRule="auto"/>
        <w:jc w:val="both"/>
        <w:rPr>
          <w:rStyle w:val="normaltextrun"/>
          <w:rFonts w:ascii="Calibri" w:hAnsi="Calibri" w:cs="Calibri"/>
        </w:rPr>
      </w:pPr>
      <w:ins w:id="186" w:author="Etard, Adrienne [2]" w:date="2022-05-18T17:00:00Z">
        <w:r>
          <w:rPr>
            <w:rStyle w:val="normaltextrun"/>
            <w:rFonts w:ascii="Calibri" w:hAnsi="Calibri" w:cs="Calibri"/>
          </w:rPr>
          <w:t>--</w:t>
        </w:r>
      </w:ins>
    </w:p>
    <w:p w14:paraId="2BBB97D0" w14:textId="7B8F62A5" w:rsidR="00E44F96" w:rsidRDefault="00DF70F0" w:rsidP="49844778">
      <w:pPr>
        <w:spacing w:line="276" w:lineRule="auto"/>
        <w:jc w:val="both"/>
        <w:rPr>
          <w:ins w:id="187" w:author="Adrienne Etard" w:date="2022-05-13T23:59:00Z"/>
          <w:rStyle w:val="normaltextrun"/>
          <w:rFonts w:ascii="Calibri" w:hAnsi="Calibri" w:cs="Calibri"/>
        </w:rPr>
      </w:pPr>
      <w:r>
        <w:rPr>
          <w:rStyle w:val="normaltextrun"/>
          <w:rFonts w:ascii="Calibri" w:hAnsi="Calibri" w:cs="Calibri"/>
        </w:rPr>
        <w:t>Moreover</w:t>
      </w:r>
      <w:r w:rsidR="00B37EE1" w:rsidRPr="49844778">
        <w:rPr>
          <w:rStyle w:val="normaltextrun"/>
          <w:rFonts w:ascii="Calibri" w:hAnsi="Calibri" w:cs="Calibri"/>
        </w:rPr>
        <w:t xml:space="preserve">, we investigated </w:t>
      </w:r>
      <w:r w:rsidR="00AF1395">
        <w:rPr>
          <w:rStyle w:val="normaltextrun"/>
          <w:rFonts w:ascii="Calibri" w:hAnsi="Calibri" w:cs="Calibri"/>
        </w:rPr>
        <w:t xml:space="preserve">climate-change </w:t>
      </w:r>
      <w:r w:rsidR="006F1954">
        <w:rPr>
          <w:rStyle w:val="normaltextrun"/>
          <w:rFonts w:ascii="Calibri" w:hAnsi="Calibri" w:cs="Calibri"/>
        </w:rPr>
        <w:t>sensitivity and land</w:t>
      </w:r>
      <w:r w:rsidR="00127145">
        <w:rPr>
          <w:rStyle w:val="normaltextrun"/>
          <w:rFonts w:ascii="Calibri" w:hAnsi="Calibri" w:cs="Calibri"/>
        </w:rPr>
        <w:t>-</w:t>
      </w:r>
      <w:r w:rsidR="006F1954">
        <w:rPr>
          <w:rStyle w:val="normaltextrun"/>
          <w:rFonts w:ascii="Calibri" w:hAnsi="Calibri" w:cs="Calibri"/>
        </w:rPr>
        <w:t>use</w:t>
      </w:r>
      <w:r w:rsidR="00127145">
        <w:rPr>
          <w:rStyle w:val="normaltextrun"/>
          <w:rFonts w:ascii="Calibri" w:hAnsi="Calibri" w:cs="Calibri"/>
        </w:rPr>
        <w:t xml:space="preserve"> responses</w:t>
      </w:r>
      <w:r w:rsidR="006F1954">
        <w:rPr>
          <w:rStyle w:val="normaltextrun"/>
          <w:rFonts w:ascii="Calibri" w:hAnsi="Calibri" w:cs="Calibri"/>
        </w:rPr>
        <w:t xml:space="preserve"> </w:t>
      </w:r>
      <w:r w:rsidR="00B37EE1"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00B37EE1" w:rsidRPr="49844778">
        <w:rPr>
          <w:rStyle w:val="normaltextrun"/>
          <w:rFonts w:ascii="Calibri" w:hAnsi="Calibri" w:cs="Calibri"/>
        </w:rPr>
        <w:t xml:space="preserve">these </w:t>
      </w:r>
      <w:r w:rsidR="00807233">
        <w:rPr>
          <w:rStyle w:val="normaltextrun"/>
          <w:rFonts w:ascii="Calibri" w:hAnsi="Calibri" w:cs="Calibri"/>
        </w:rPr>
        <w:t>pressures</w:t>
      </w:r>
      <w:r w:rsidR="00B37EE1"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r w:rsidR="0029228B">
        <w:rPr>
          <w:rStyle w:val="normaltextrun"/>
          <w:rFonts w:ascii="Calibri" w:hAnsi="Calibri" w:cs="Calibri"/>
        </w:rPr>
        <w:t xml:space="preserve"> </w:t>
      </w:r>
      <w:r w:rsidR="00EC7418">
        <w:rPr>
          <w:rStyle w:val="normaltextrun"/>
          <w:rFonts w:ascii="Calibri" w:hAnsi="Calibri" w:cs="Calibri"/>
        </w:rPr>
        <w:t>In addition</w:t>
      </w:r>
      <w:r w:rsidR="00D854D0">
        <w:rPr>
          <w:rStyle w:val="normaltextrun"/>
          <w:rFonts w:ascii="Calibri" w:hAnsi="Calibri" w:cs="Calibri"/>
        </w:rPr>
        <w:t>, we would</w:t>
      </w:r>
      <w:r w:rsidR="009A35A2">
        <w:rPr>
          <w:rStyle w:val="normaltextrun"/>
          <w:rFonts w:ascii="Calibri" w:hAnsi="Calibri" w:cs="Calibri"/>
        </w:rPr>
        <w:t xml:space="preserve"> like to emphasize that</w:t>
      </w:r>
      <w:r w:rsidR="0029228B">
        <w:rPr>
          <w:rStyle w:val="normaltextrun"/>
          <w:rFonts w:ascii="Calibri" w:hAnsi="Calibri" w:cs="Calibri"/>
        </w:rPr>
        <w:t xml:space="preserve"> </w:t>
      </w:r>
      <w:r w:rsidR="00CA3CA5">
        <w:rPr>
          <w:rStyle w:val="normaltextrun"/>
          <w:rFonts w:ascii="Calibri" w:hAnsi="Calibri" w:cs="Calibri"/>
        </w:rPr>
        <w:t xml:space="preserve">our </w:t>
      </w:r>
      <w:r w:rsidR="008C406F">
        <w:rPr>
          <w:rStyle w:val="normaltextrun"/>
          <w:rFonts w:ascii="Calibri" w:hAnsi="Calibri" w:cs="Calibri"/>
        </w:rPr>
        <w:t xml:space="preserve">results, based on </w:t>
      </w:r>
      <w:r w:rsidR="008C406F" w:rsidRPr="0079527B">
        <w:rPr>
          <w:rStyle w:val="normaltextrun"/>
          <w:rFonts w:ascii="Calibri" w:hAnsi="Calibri" w:cs="Calibri"/>
        </w:rPr>
        <w:t>correlative assessment</w:t>
      </w:r>
      <w:r w:rsidR="008C406F">
        <w:rPr>
          <w:rStyle w:val="normaltextrun"/>
          <w:rFonts w:ascii="Calibri" w:hAnsi="Calibri" w:cs="Calibri"/>
        </w:rPr>
        <w:t>s</w:t>
      </w:r>
      <w:r w:rsidR="009A18C1" w:rsidRPr="009A18C1">
        <w:rPr>
          <w:rStyle w:val="normaltextrun"/>
          <w:rFonts w:ascii="Calibri" w:hAnsi="Calibri" w:cs="Calibri"/>
        </w:rPr>
        <w:t xml:space="preserve"> </w:t>
      </w:r>
      <w:r w:rsidR="009A18C1" w:rsidRPr="0079527B">
        <w:rPr>
          <w:rStyle w:val="normaltextrun"/>
          <w:rFonts w:ascii="Calibri" w:hAnsi="Calibri" w:cs="Calibri"/>
        </w:rPr>
        <w:t xml:space="preserve">of the </w:t>
      </w:r>
      <w:r w:rsidR="009A18C1">
        <w:rPr>
          <w:rStyle w:val="normaltextrun"/>
          <w:rFonts w:ascii="Calibri" w:hAnsi="Calibri" w:cs="Calibri"/>
        </w:rPr>
        <w:t>associations between ecological</w:t>
      </w:r>
      <w:r w:rsidR="009A18C1" w:rsidRPr="0079527B">
        <w:rPr>
          <w:rStyle w:val="normaltextrun"/>
          <w:rFonts w:ascii="Calibri" w:hAnsi="Calibri" w:cs="Calibri"/>
        </w:rPr>
        <w:t xml:space="preserve"> </w:t>
      </w:r>
      <w:r w:rsidR="009A18C1">
        <w:rPr>
          <w:rStyle w:val="normaltextrun"/>
          <w:rFonts w:ascii="Calibri" w:hAnsi="Calibri" w:cs="Calibri"/>
        </w:rPr>
        <w:t>characteristics and</w:t>
      </w:r>
      <w:r w:rsidR="009A18C1" w:rsidRPr="0079527B">
        <w:rPr>
          <w:rStyle w:val="normaltextrun"/>
          <w:rFonts w:ascii="Calibri" w:hAnsi="Calibri" w:cs="Calibri"/>
        </w:rPr>
        <w:t xml:space="preserve"> species</w:t>
      </w:r>
      <w:r w:rsidR="009A18C1">
        <w:rPr>
          <w:rStyle w:val="normaltextrun"/>
          <w:rFonts w:ascii="Calibri" w:hAnsi="Calibri" w:cs="Calibri"/>
        </w:rPr>
        <w:t>’</w:t>
      </w:r>
      <w:r w:rsidR="009A18C1" w:rsidRPr="0079527B">
        <w:rPr>
          <w:rStyle w:val="normaltextrun"/>
          <w:rFonts w:ascii="Calibri" w:hAnsi="Calibri" w:cs="Calibri"/>
        </w:rPr>
        <w:t xml:space="preserve"> </w:t>
      </w:r>
      <w:r w:rsidR="009A18C1">
        <w:rPr>
          <w:rStyle w:val="normaltextrun"/>
          <w:rFonts w:ascii="Calibri" w:hAnsi="Calibri" w:cs="Calibri"/>
        </w:rPr>
        <w:t>sensitivity</w:t>
      </w:r>
      <w:r w:rsidR="009A18C1" w:rsidRPr="0079527B">
        <w:rPr>
          <w:rStyle w:val="normaltextrun"/>
          <w:rFonts w:ascii="Calibri" w:hAnsi="Calibri" w:cs="Calibri"/>
        </w:rPr>
        <w:t xml:space="preserve"> to climate</w:t>
      </w:r>
      <w:r w:rsidR="009A18C1">
        <w:rPr>
          <w:rStyle w:val="normaltextrun"/>
          <w:rFonts w:ascii="Calibri" w:hAnsi="Calibri" w:cs="Calibri"/>
        </w:rPr>
        <w:t xml:space="preserve"> </w:t>
      </w:r>
      <w:r w:rsidR="009A18C1" w:rsidRPr="0079527B">
        <w:rPr>
          <w:rStyle w:val="normaltextrun"/>
          <w:rFonts w:ascii="Calibri" w:hAnsi="Calibri" w:cs="Calibri"/>
        </w:rPr>
        <w:t xml:space="preserve">change </w:t>
      </w:r>
      <w:r w:rsidR="009A18C1">
        <w:rPr>
          <w:rStyle w:val="normaltextrun"/>
          <w:rFonts w:ascii="Calibri" w:hAnsi="Calibri" w:cs="Calibri"/>
        </w:rPr>
        <w:t>and species’ land-use responses</w:t>
      </w:r>
      <w:r w:rsidR="008C406F">
        <w:rPr>
          <w:rStyle w:val="normaltextrun"/>
          <w:rFonts w:ascii="Calibri" w:hAnsi="Calibri" w:cs="Calibri"/>
        </w:rPr>
        <w:t>,</w:t>
      </w:r>
      <w:r w:rsidR="00CA3CA5">
        <w:rPr>
          <w:rStyle w:val="normaltextrun"/>
          <w:rFonts w:ascii="Calibri" w:hAnsi="Calibri" w:cs="Calibri"/>
        </w:rPr>
        <w:t xml:space="preserve"> do not allow to infer </w:t>
      </w:r>
      <w:r w:rsidR="00B221A2">
        <w:rPr>
          <w:rStyle w:val="normaltextrun"/>
          <w:rFonts w:ascii="Calibri" w:hAnsi="Calibri" w:cs="Calibri"/>
        </w:rPr>
        <w:t>any</w:t>
      </w:r>
      <w:r w:rsidR="009A35A2">
        <w:rPr>
          <w:rStyle w:val="normaltextrun"/>
          <w:rFonts w:ascii="Calibri" w:hAnsi="Calibri" w:cs="Calibri"/>
        </w:rPr>
        <w:t xml:space="preserve"> causal</w:t>
      </w:r>
      <w:r w:rsidR="00272565">
        <w:rPr>
          <w:rStyle w:val="normaltextrun"/>
          <w:rFonts w:ascii="Calibri" w:hAnsi="Calibri" w:cs="Calibri"/>
        </w:rPr>
        <w:t xml:space="preserve"> </w:t>
      </w:r>
      <w:r w:rsidR="001D1919">
        <w:rPr>
          <w:rStyle w:val="normaltextrun"/>
          <w:rFonts w:ascii="Calibri" w:hAnsi="Calibri" w:cs="Calibri"/>
        </w:rPr>
        <w:t xml:space="preserve">links </w:t>
      </w:r>
      <w:r w:rsidR="00272565">
        <w:rPr>
          <w:rStyle w:val="normaltextrun"/>
          <w:rFonts w:ascii="Calibri" w:hAnsi="Calibri" w:cs="Calibri"/>
        </w:rPr>
        <w:t>between</w:t>
      </w:r>
      <w:r w:rsidR="00043CDF">
        <w:rPr>
          <w:rStyle w:val="normaltextrun"/>
          <w:rFonts w:ascii="Calibri" w:hAnsi="Calibri" w:cs="Calibri"/>
        </w:rPr>
        <w:t xml:space="preserve"> traits and</w:t>
      </w:r>
      <w:r w:rsidR="00FE1982">
        <w:rPr>
          <w:rStyle w:val="normaltextrun"/>
          <w:rFonts w:ascii="Calibri" w:hAnsi="Calibri" w:cs="Calibri"/>
        </w:rPr>
        <w:t xml:space="preserve"> species</w:t>
      </w:r>
      <w:r w:rsidR="005B3D3D">
        <w:rPr>
          <w:rStyle w:val="normaltextrun"/>
          <w:rFonts w:ascii="Calibri" w:hAnsi="Calibri" w:cs="Calibri"/>
        </w:rPr>
        <w:t>’</w:t>
      </w:r>
      <w:r w:rsidR="00FE1982">
        <w:rPr>
          <w:rStyle w:val="normaltextrun"/>
          <w:rFonts w:ascii="Calibri" w:hAnsi="Calibri" w:cs="Calibri"/>
        </w:rPr>
        <w:t xml:space="preserve"> responses to global changes</w:t>
      </w:r>
      <w:r w:rsidR="003E535E">
        <w:rPr>
          <w:rStyle w:val="normaltextrun"/>
          <w:rFonts w:ascii="Calibri" w:hAnsi="Calibri" w:cs="Calibri"/>
        </w:rPr>
        <w:t xml:space="preserve">. </w:t>
      </w:r>
      <w:r w:rsidR="0098050F">
        <w:rPr>
          <w:rStyle w:val="normaltextrun"/>
          <w:rFonts w:ascii="Calibri" w:hAnsi="Calibri" w:cs="Calibri"/>
        </w:rPr>
        <w:t xml:space="preserve">Reinforcing </w:t>
      </w:r>
      <w:r w:rsidR="0044585F">
        <w:rPr>
          <w:rStyle w:val="normaltextrun"/>
          <w:rFonts w:ascii="Calibri" w:hAnsi="Calibri" w:cs="Calibri"/>
        </w:rPr>
        <w:t>our mechanistic understa</w:t>
      </w:r>
      <w:r w:rsidR="005F3A19">
        <w:rPr>
          <w:rStyle w:val="normaltextrun"/>
          <w:rFonts w:ascii="Calibri" w:hAnsi="Calibri" w:cs="Calibri"/>
        </w:rPr>
        <w:t>nd</w:t>
      </w:r>
      <w:r w:rsidR="0044585F">
        <w:rPr>
          <w:rStyle w:val="normaltextrun"/>
          <w:rFonts w:ascii="Calibri" w:hAnsi="Calibri" w:cs="Calibri"/>
        </w:rPr>
        <w:t>ing of</w:t>
      </w:r>
      <w:r w:rsidR="005F3A19">
        <w:rPr>
          <w:rStyle w:val="normaltextrun"/>
          <w:rFonts w:ascii="Calibri" w:hAnsi="Calibri" w:cs="Calibri"/>
        </w:rPr>
        <w:t xml:space="preserve"> </w:t>
      </w:r>
      <w:r w:rsidR="003921DF">
        <w:rPr>
          <w:rStyle w:val="normaltextrun"/>
          <w:rFonts w:ascii="Calibri" w:hAnsi="Calibri" w:cs="Calibri"/>
        </w:rPr>
        <w:t xml:space="preserve">how </w:t>
      </w:r>
      <w:r w:rsidR="005F3A19">
        <w:rPr>
          <w:rStyle w:val="normaltextrun"/>
          <w:rFonts w:ascii="Calibri" w:hAnsi="Calibri" w:cs="Calibri"/>
        </w:rPr>
        <w:t>traits</w:t>
      </w:r>
      <w:r w:rsidR="003921DF">
        <w:rPr>
          <w:rStyle w:val="normaltextrun"/>
          <w:rFonts w:ascii="Calibri" w:hAnsi="Calibri" w:cs="Calibri"/>
        </w:rPr>
        <w:t xml:space="preserve"> influence </w:t>
      </w:r>
      <w:r w:rsidR="00AD3F18">
        <w:rPr>
          <w:rStyle w:val="normaltextrun"/>
          <w:rFonts w:ascii="Calibri" w:hAnsi="Calibri" w:cs="Calibri"/>
        </w:rPr>
        <w:t>species</w:t>
      </w:r>
      <w:r w:rsidR="003921DF">
        <w:rPr>
          <w:rStyle w:val="normaltextrun"/>
          <w:rFonts w:ascii="Calibri" w:hAnsi="Calibri" w:cs="Calibri"/>
        </w:rPr>
        <w:t>’ abilit</w:t>
      </w:r>
      <w:r w:rsidR="00006176">
        <w:rPr>
          <w:rStyle w:val="normaltextrun"/>
          <w:rFonts w:ascii="Calibri" w:hAnsi="Calibri" w:cs="Calibri"/>
        </w:rPr>
        <w:t>y</w:t>
      </w:r>
      <w:r w:rsidR="003921DF">
        <w:rPr>
          <w:rStyle w:val="normaltextrun"/>
          <w:rFonts w:ascii="Calibri" w:hAnsi="Calibri" w:cs="Calibri"/>
        </w:rPr>
        <w:t xml:space="preserve"> to cope with different disturbances</w:t>
      </w:r>
      <w:r w:rsidR="00AD3F18">
        <w:rPr>
          <w:rStyle w:val="normaltextrun"/>
          <w:rFonts w:ascii="Calibri" w:hAnsi="Calibri" w:cs="Calibri"/>
        </w:rPr>
        <w:t xml:space="preserve"> </w:t>
      </w:r>
      <w:r w:rsidR="0098050F">
        <w:rPr>
          <w:rStyle w:val="normaltextrun"/>
          <w:rFonts w:ascii="Calibri" w:hAnsi="Calibri" w:cs="Calibri"/>
        </w:rPr>
        <w:t xml:space="preserve">may help understand </w:t>
      </w:r>
      <w:r w:rsidR="005F3A19">
        <w:rPr>
          <w:rStyle w:val="normaltextrun"/>
          <w:rFonts w:ascii="Calibri" w:hAnsi="Calibri" w:cs="Calibri"/>
        </w:rPr>
        <w:t>opposite signatures</w:t>
      </w:r>
      <w:r w:rsidR="00EB6F8A">
        <w:rPr>
          <w:rStyle w:val="normaltextrun"/>
          <w:rFonts w:ascii="Calibri" w:hAnsi="Calibri" w:cs="Calibri"/>
        </w:rPr>
        <w:t xml:space="preserve"> of human impacts on </w:t>
      </w:r>
      <w:r w:rsidR="00103120">
        <w:rPr>
          <w:rStyle w:val="normaltextrun"/>
          <w:rFonts w:ascii="Calibri" w:hAnsi="Calibri" w:cs="Calibri"/>
        </w:rPr>
        <w:t xml:space="preserve">vertebrate </w:t>
      </w:r>
      <w:r w:rsidR="00EB6F8A">
        <w:rPr>
          <w:rStyle w:val="normaltextrun"/>
          <w:rFonts w:ascii="Calibri" w:hAnsi="Calibri" w:cs="Calibri"/>
        </w:rPr>
        <w:t>trait diversity</w:t>
      </w:r>
      <w:r w:rsidR="00400AB5">
        <w:rPr>
          <w:rStyle w:val="normaltextrun"/>
          <w:rFonts w:ascii="Calibri" w:hAnsi="Calibri" w:cs="Calibri"/>
        </w:rPr>
        <w:t>.</w:t>
      </w:r>
      <w:r w:rsidR="009B7896" w:rsidRPr="009B7896">
        <w:rPr>
          <w:rStyle w:val="normaltextrun"/>
          <w:rFonts w:ascii="Calibri" w:hAnsi="Calibri" w:cs="Calibri"/>
        </w:rPr>
        <w:t xml:space="preserve"> </w:t>
      </w:r>
      <w:r w:rsidR="009B7896" w:rsidRPr="0079527B">
        <w:rPr>
          <w:rStyle w:val="normaltextrun"/>
          <w:rFonts w:ascii="Calibri" w:hAnsi="Calibri" w:cs="Calibri"/>
        </w:rPr>
        <w:t>Further work could help elucidate the mechanistic links between species traits and responses to environmental change</w:t>
      </w:r>
      <w:r w:rsidR="009B7896">
        <w:rPr>
          <w:rStyle w:val="normaltextrun"/>
          <w:rFonts w:ascii="Calibri" w:hAnsi="Calibri" w:cs="Calibri"/>
        </w:rPr>
        <w:t>,</w:t>
      </w:r>
      <w:r w:rsidR="009B7896" w:rsidRPr="0079527B">
        <w:rPr>
          <w:rStyle w:val="normaltextrun"/>
          <w:rFonts w:ascii="Calibri" w:hAnsi="Calibri" w:cs="Calibri"/>
        </w:rPr>
        <w:t xml:space="preserve"> </w:t>
      </w:r>
      <w:r w:rsidR="009B7896">
        <w:rPr>
          <w:rStyle w:val="normaltextrun"/>
          <w:rFonts w:ascii="Calibri" w:hAnsi="Calibri" w:cs="Calibri"/>
        </w:rPr>
        <w:t>perhaps supported by</w:t>
      </w:r>
      <w:r w:rsidR="009B7896" w:rsidRPr="0079527B">
        <w:rPr>
          <w:rStyle w:val="normaltextrun"/>
          <w:rFonts w:ascii="Calibri" w:hAnsi="Calibri" w:cs="Calibri"/>
        </w:rPr>
        <w:t xml:space="preserve"> long-term population data and demographic models </w:t>
      </w:r>
      <w:r w:rsidR="009B7896">
        <w:rPr>
          <w:rStyle w:val="normaltextrun"/>
          <w:rFonts w:ascii="Calibri" w:hAnsi="Calibri" w:cs="Calibri"/>
        </w:rPr>
        <w:fldChar w:fldCharType="begin" w:fldLock="1"/>
      </w:r>
      <w:r w:rsidR="009B7896">
        <w:rPr>
          <w:rStyle w:val="normaltextrun"/>
          <w:rFonts w:ascii="Calibri" w:hAnsi="Calibri" w:cs="Calibri"/>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9B7896">
        <w:rPr>
          <w:rStyle w:val="normaltextrun"/>
          <w:rFonts w:ascii="Calibri" w:hAnsi="Calibri" w:cs="Calibri"/>
        </w:rPr>
        <w:fldChar w:fldCharType="separate"/>
      </w:r>
      <w:r w:rsidR="009B7896" w:rsidRPr="006221D3">
        <w:rPr>
          <w:rStyle w:val="normaltextrun"/>
          <w:rFonts w:ascii="Calibri" w:hAnsi="Calibri" w:cs="Calibri"/>
          <w:noProof/>
        </w:rPr>
        <w:t xml:space="preserve">(Hernández-Yáñez </w:t>
      </w:r>
      <w:r w:rsidR="009B7896" w:rsidRPr="006221D3">
        <w:rPr>
          <w:rStyle w:val="normaltextrun"/>
          <w:rFonts w:ascii="Calibri" w:hAnsi="Calibri" w:cs="Calibri"/>
          <w:i/>
          <w:noProof/>
        </w:rPr>
        <w:t>et al.</w:t>
      </w:r>
      <w:r w:rsidR="009B7896" w:rsidRPr="006221D3">
        <w:rPr>
          <w:rStyle w:val="normaltextrun"/>
          <w:rFonts w:ascii="Calibri" w:hAnsi="Calibri" w:cs="Calibri"/>
          <w:noProof/>
        </w:rPr>
        <w:t xml:space="preserve"> 2022)</w:t>
      </w:r>
      <w:r w:rsidR="009B7896">
        <w:rPr>
          <w:rStyle w:val="normaltextrun"/>
          <w:rFonts w:ascii="Calibri" w:hAnsi="Calibri" w:cs="Calibri"/>
        </w:rPr>
        <w:fldChar w:fldCharType="end"/>
      </w:r>
      <w:r w:rsidR="009B7896" w:rsidRPr="0079527B">
        <w:rPr>
          <w:rStyle w:val="normaltextrun"/>
          <w:rFonts w:ascii="Calibri" w:hAnsi="Calibri" w:cs="Calibri"/>
        </w:rPr>
        <w:t>.</w:t>
      </w:r>
    </w:p>
    <w:p w14:paraId="040CE848" w14:textId="19182B09" w:rsidR="00867AA3" w:rsidRDefault="00867AA3" w:rsidP="49844778">
      <w:pPr>
        <w:spacing w:line="276" w:lineRule="auto"/>
        <w:jc w:val="both"/>
        <w:rPr>
          <w:rStyle w:val="normaltextrun"/>
          <w:rFonts w:ascii="Calibri" w:hAnsi="Calibri" w:cs="Calibri"/>
        </w:rPr>
      </w:pPr>
      <w:commentRangeStart w:id="188"/>
      <w:r w:rsidRPr="005178FC">
        <w:rPr>
          <w:rStyle w:val="normaltextrun"/>
          <w:rFonts w:ascii="Calibri" w:hAnsi="Calibri" w:cs="Calibri"/>
        </w:rPr>
        <w:t xml:space="preserve">Overall, our results indicate that </w:t>
      </w:r>
      <w:r w:rsidR="005949E3">
        <w:rPr>
          <w:rStyle w:val="normaltextrun"/>
          <w:rFonts w:ascii="Calibri" w:hAnsi="Calibri" w:cs="Calibri"/>
        </w:rPr>
        <w:t>land-use and</w:t>
      </w:r>
      <w:r w:rsidR="00FF4EE5">
        <w:rPr>
          <w:rStyle w:val="normaltextrun"/>
          <w:rFonts w:ascii="Calibri" w:hAnsi="Calibri" w:cs="Calibri"/>
        </w:rPr>
        <w:t xml:space="preserve"> </w:t>
      </w:r>
      <w:r>
        <w:rPr>
          <w:rStyle w:val="normaltextrun"/>
          <w:rFonts w:ascii="Calibri" w:hAnsi="Calibri" w:cs="Calibri"/>
        </w:rPr>
        <w:t xml:space="preserve">climate change </w:t>
      </w:r>
      <w:r w:rsidR="00FF4EE5">
        <w:rPr>
          <w:rStyle w:val="normaltextrun"/>
          <w:rFonts w:ascii="Calibri" w:hAnsi="Calibri" w:cs="Calibri"/>
        </w:rPr>
        <w:t xml:space="preserve">are likely to impact </w:t>
      </w:r>
      <w:r>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188"/>
      <w:r w:rsidR="006A57DF">
        <w:rPr>
          <w:rStyle w:val="CommentReference"/>
        </w:rPr>
        <w:commentReference w:id="188"/>
      </w:r>
      <w:r>
        <w:rPr>
          <w:rStyle w:val="normaltextrun"/>
          <w:rFonts w:ascii="Calibri" w:hAnsi="Calibri" w:cs="Calibri"/>
        </w:rPr>
        <w:t xml:space="preserve">, </w:t>
      </w:r>
      <w:commentRangeStart w:id="189"/>
      <w:r>
        <w:rPr>
          <w:rStyle w:val="normaltextrun"/>
          <w:rFonts w:ascii="Calibri" w:hAnsi="Calibri" w:cs="Calibri"/>
        </w:rPr>
        <w:t xml:space="preserve">which </w:t>
      </w:r>
      <w:r w:rsidR="00FB4346">
        <w:rPr>
          <w:rStyle w:val="normaltextrun"/>
          <w:rFonts w:ascii="Calibri" w:hAnsi="Calibri" w:cs="Calibri"/>
        </w:rPr>
        <w:t>could</w:t>
      </w:r>
      <w:r>
        <w:rPr>
          <w:rStyle w:val="normaltextrun"/>
          <w:rFonts w:ascii="Calibri" w:hAnsi="Calibri" w:cs="Calibri"/>
        </w:rPr>
        <w:t xml:space="preserve"> have important </w:t>
      </w:r>
      <w:r w:rsidRPr="005178FC">
        <w:rPr>
          <w:rStyle w:val="normaltextrun"/>
          <w:rFonts w:ascii="Calibri" w:hAnsi="Calibri" w:cs="Calibri"/>
        </w:rPr>
        <w:t>consequences for ecosystem functioning</w:t>
      </w:r>
      <w:r w:rsidR="007B63C4">
        <w:rPr>
          <w:rStyle w:val="normaltextrun"/>
          <w:rFonts w:ascii="Calibri" w:hAnsi="Calibri" w:cs="Calibri"/>
        </w:rPr>
        <w:t xml:space="preserve"> </w:t>
      </w:r>
      <w:r w:rsidR="007B63C4">
        <w:rPr>
          <w:rStyle w:val="normaltextrun"/>
          <w:rFonts w:ascii="Calibri" w:hAnsi="Calibri" w:cs="Calibri"/>
        </w:rPr>
        <w:fldChar w:fldCharType="begin" w:fldLock="1"/>
      </w:r>
      <w:r w:rsidR="008E5C72">
        <w:rPr>
          <w:rStyle w:val="normaltextrun"/>
          <w:rFonts w:ascii="Calibri" w:hAnsi="Calibri" w:cs="Calibri"/>
        </w:rPr>
        <w:instrText>ADDIN CSL_CITATION {"citationItems":[{"id":"ITEM-1","itemData":{"DOI":"10.1046/j.1461-0248.2003.00494.x","ISSN":"1461023X","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author":[{"dropping-particle":"","family":"Duffy","given":"J. Emmett","non-dropping-particle":"","parse-names":false,"suffix":""}],"container-title":"Ecology Letters","id":"ITEM-1","issue":"8","issued":{"date-parts":[["2003"]]},"page":"680-687","title":"Biodiversity loss, trophic skew and ecosystem functioning","type":"article-journal","volume":"6"},"uris":["http://www.mendeley.com/documents/?uuid=d13cc195-0a3b-4b92-9fc8-bf63764e9465"]},{"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mendeley":{"formattedCitation":"(Duffy 2003; Luck &lt;i&gt;et al.&lt;/i&gt; 2012)","plainTextFormattedCitation":"(Duffy 2003; Luck et al. 2012)","previouslyFormattedCitation":"(Duffy 2003; Luck &lt;i&gt;et al.&lt;/i&gt; 2012)"},"properties":{"noteIndex":0},"schema":"https://github.com/citation-style-language/schema/raw/master/csl-citation.json"}</w:instrText>
      </w:r>
      <w:r w:rsidR="007B63C4">
        <w:rPr>
          <w:rStyle w:val="normaltextrun"/>
          <w:rFonts w:ascii="Calibri" w:hAnsi="Calibri" w:cs="Calibri"/>
        </w:rPr>
        <w:fldChar w:fldCharType="separate"/>
      </w:r>
      <w:r w:rsidR="00F761F8" w:rsidRPr="00F761F8">
        <w:rPr>
          <w:rStyle w:val="normaltextrun"/>
          <w:rFonts w:ascii="Calibri" w:hAnsi="Calibri" w:cs="Calibri"/>
          <w:noProof/>
        </w:rPr>
        <w:t xml:space="preserve">(Duffy 2003; Luck </w:t>
      </w:r>
      <w:r w:rsidR="00F761F8" w:rsidRPr="00F761F8">
        <w:rPr>
          <w:rStyle w:val="normaltextrun"/>
          <w:rFonts w:ascii="Calibri" w:hAnsi="Calibri" w:cs="Calibri"/>
          <w:i/>
          <w:noProof/>
        </w:rPr>
        <w:t>et al.</w:t>
      </w:r>
      <w:r w:rsidR="00F761F8" w:rsidRPr="00F761F8">
        <w:rPr>
          <w:rStyle w:val="normaltextrun"/>
          <w:rFonts w:ascii="Calibri" w:hAnsi="Calibri" w:cs="Calibri"/>
          <w:noProof/>
        </w:rPr>
        <w:t xml:space="preserve"> 2012)</w:t>
      </w:r>
      <w:r w:rsidR="007B63C4">
        <w:rPr>
          <w:rStyle w:val="normaltextrun"/>
          <w:rFonts w:ascii="Calibri" w:hAnsi="Calibri" w:cs="Calibri"/>
        </w:rPr>
        <w:fldChar w:fldCharType="end"/>
      </w:r>
      <w:r w:rsidRPr="005178FC">
        <w:rPr>
          <w:rStyle w:val="normaltextrun"/>
          <w:rFonts w:ascii="Calibri" w:hAnsi="Calibri" w:cs="Calibri"/>
        </w:rPr>
        <w:t xml:space="preserve">. </w:t>
      </w:r>
      <w:r>
        <w:rPr>
          <w:rStyle w:val="normaltextrun"/>
          <w:rFonts w:ascii="Calibri" w:hAnsi="Calibri" w:cs="Calibri"/>
        </w:rPr>
        <w:t>For instance,</w:t>
      </w:r>
      <w:r w:rsidR="00D2744A">
        <w:rPr>
          <w:rStyle w:val="normaltextrun"/>
          <w:rFonts w:ascii="Calibri" w:hAnsi="Calibri" w:cs="Calibri"/>
        </w:rPr>
        <w:t xml:space="preserve"> we detected </w:t>
      </w:r>
      <w:r w:rsidR="003D1D70">
        <w:rPr>
          <w:rStyle w:val="normaltextrun"/>
          <w:rFonts w:ascii="Calibri" w:hAnsi="Calibri" w:cs="Calibri"/>
        </w:rPr>
        <w:t>substantial</w:t>
      </w:r>
      <w:r>
        <w:rPr>
          <w:rStyle w:val="normaltextrun"/>
          <w:rFonts w:ascii="Calibri" w:hAnsi="Calibri" w:cs="Calibri"/>
        </w:rPr>
        <w:t xml:space="preserve"> declines in occurrence probability of certain dietary groups </w:t>
      </w:r>
      <w:r w:rsidR="008D180E">
        <w:rPr>
          <w:rStyle w:val="normaltextrun"/>
          <w:rFonts w:ascii="Calibri" w:hAnsi="Calibri" w:cs="Calibri"/>
        </w:rPr>
        <w:t>in disturbed land-use types</w:t>
      </w:r>
      <w:r>
        <w:rPr>
          <w:rStyle w:val="normaltextrun"/>
          <w:rFonts w:ascii="Calibri" w:hAnsi="Calibri" w:cs="Calibri"/>
        </w:rPr>
        <w:t xml:space="preserve">, </w:t>
      </w:r>
      <w:r w:rsidR="00D2744A">
        <w:rPr>
          <w:rStyle w:val="normaltextrun"/>
          <w:rFonts w:ascii="Calibri" w:hAnsi="Calibri" w:cs="Calibri"/>
        </w:rPr>
        <w:t>most notably</w:t>
      </w:r>
      <w:r>
        <w:rPr>
          <w:rStyle w:val="normaltextrun"/>
          <w:rFonts w:ascii="Calibri" w:hAnsi="Calibri" w:cs="Calibri"/>
        </w:rPr>
        <w:t xml:space="preserve"> invertebrate eaters</w:t>
      </w:r>
      <w:r w:rsidR="00D2744A">
        <w:rPr>
          <w:rStyle w:val="normaltextrun"/>
          <w:rFonts w:ascii="Calibri" w:hAnsi="Calibri" w:cs="Calibri"/>
        </w:rPr>
        <w:t xml:space="preserve"> and fruit/nectars eaters</w:t>
      </w:r>
      <w:r w:rsidR="00974C7B">
        <w:rPr>
          <w:rStyle w:val="normaltextrun"/>
          <w:rFonts w:ascii="Calibri" w:hAnsi="Calibri" w:cs="Calibri"/>
        </w:rPr>
        <w:t xml:space="preserve"> in all classes</w:t>
      </w:r>
      <w:r w:rsidR="00D2744A">
        <w:rPr>
          <w:rStyle w:val="normaltextrun"/>
          <w:rFonts w:ascii="Calibri" w:hAnsi="Calibri" w:cs="Calibri"/>
        </w:rPr>
        <w:t>.</w:t>
      </w:r>
      <w:r w:rsidR="008D180E">
        <w:rPr>
          <w:rStyle w:val="normaltextrun"/>
          <w:rFonts w:ascii="Calibri" w:hAnsi="Calibri" w:cs="Calibri"/>
        </w:rPr>
        <w:t xml:space="preserve"> </w:t>
      </w:r>
      <w:r w:rsidR="00E050AE">
        <w:rPr>
          <w:rStyle w:val="normaltextrun"/>
          <w:rFonts w:ascii="Calibri" w:hAnsi="Calibri" w:cs="Calibri"/>
        </w:rPr>
        <w:t xml:space="preserve">We also found </w:t>
      </w:r>
      <w:r w:rsidR="00D565E0">
        <w:rPr>
          <w:rStyle w:val="normaltextrun"/>
          <w:rFonts w:ascii="Calibri" w:hAnsi="Calibri" w:cs="Calibri"/>
        </w:rPr>
        <w:t>higher climate-change sensitivity for invertebrate</w:t>
      </w:r>
      <w:r w:rsidR="001C56E1">
        <w:rPr>
          <w:rStyle w:val="normaltextrun"/>
          <w:rFonts w:ascii="Calibri" w:hAnsi="Calibri" w:cs="Calibri"/>
        </w:rPr>
        <w:t>- and plant/seed-</w:t>
      </w:r>
      <w:r w:rsidR="00D565E0">
        <w:rPr>
          <w:rStyle w:val="normaltextrun"/>
          <w:rFonts w:ascii="Calibri" w:hAnsi="Calibri" w:cs="Calibri"/>
        </w:rPr>
        <w:t>eating birds.</w:t>
      </w:r>
      <w:r w:rsidR="000D7A5A">
        <w:rPr>
          <w:rStyle w:val="normaltextrun"/>
          <w:rFonts w:ascii="Calibri" w:hAnsi="Calibri" w:cs="Calibri"/>
        </w:rPr>
        <w:t xml:space="preserve"> </w:t>
      </w:r>
      <w:r w:rsidR="006C7CA4">
        <w:rPr>
          <w:rStyle w:val="normaltextrun"/>
          <w:rFonts w:ascii="Calibri" w:hAnsi="Calibri" w:cs="Calibri"/>
        </w:rPr>
        <w:t xml:space="preserve">Our </w:t>
      </w:r>
      <w:r w:rsidR="000D7A5A">
        <w:rPr>
          <w:rStyle w:val="normaltextrun"/>
          <w:rFonts w:ascii="Calibri" w:hAnsi="Calibri" w:cs="Calibri"/>
        </w:rPr>
        <w:t>findings</w:t>
      </w:r>
      <w:r w:rsidR="00C821B4">
        <w:rPr>
          <w:rStyle w:val="normaltextrun"/>
          <w:rFonts w:ascii="Calibri" w:hAnsi="Calibri" w:cs="Calibri"/>
        </w:rPr>
        <w:t xml:space="preserve"> </w:t>
      </w:r>
      <w:r w:rsidR="007321D6">
        <w:rPr>
          <w:rStyle w:val="normaltextrun"/>
          <w:rFonts w:ascii="Calibri" w:hAnsi="Calibri" w:cs="Calibri"/>
        </w:rPr>
        <w:t xml:space="preserve">thus </w:t>
      </w:r>
      <w:r w:rsidR="00C821B4">
        <w:rPr>
          <w:rStyle w:val="normaltextrun"/>
          <w:rFonts w:ascii="Calibri" w:hAnsi="Calibri" w:cs="Calibri"/>
        </w:rPr>
        <w:t>highlight</w:t>
      </w:r>
      <w:r w:rsidR="000D7A5A">
        <w:rPr>
          <w:rStyle w:val="normaltextrun"/>
          <w:rFonts w:ascii="Calibri" w:hAnsi="Calibri" w:cs="Calibri"/>
        </w:rPr>
        <w:t xml:space="preserve"> </w:t>
      </w:r>
      <w:r w:rsidR="001224F9">
        <w:rPr>
          <w:rStyle w:val="normaltextrun"/>
          <w:rFonts w:ascii="Calibri" w:hAnsi="Calibri" w:cs="Calibri"/>
        </w:rPr>
        <w:t>the potential risks from global changes</w:t>
      </w:r>
      <w:r w:rsidR="001C56E1">
        <w:rPr>
          <w:rStyle w:val="normaltextrun"/>
          <w:rFonts w:ascii="Calibri" w:hAnsi="Calibri" w:cs="Calibri"/>
        </w:rPr>
        <w:t xml:space="preserve"> </w:t>
      </w:r>
      <w:r>
        <w:rPr>
          <w:rStyle w:val="normaltextrun"/>
          <w:rFonts w:ascii="Calibri" w:hAnsi="Calibri" w:cs="Calibri"/>
        </w:rPr>
        <w:t>for ecosystem</w:t>
      </w:r>
      <w:r w:rsidR="00BB6982">
        <w:rPr>
          <w:rStyle w:val="normaltextrun"/>
          <w:rFonts w:ascii="Calibri" w:hAnsi="Calibri" w:cs="Calibri"/>
        </w:rPr>
        <w:t xml:space="preserve"> processes and</w:t>
      </w:r>
      <w:r>
        <w:rPr>
          <w:rStyle w:val="normaltextrun"/>
          <w:rFonts w:ascii="Calibri" w:hAnsi="Calibri" w:cs="Calibri"/>
        </w:rPr>
        <w:t xml:space="preserve"> services</w:t>
      </w:r>
      <w:r w:rsidR="008D180E">
        <w:rPr>
          <w:rStyle w:val="normaltextrun"/>
          <w:rFonts w:ascii="Calibri" w:hAnsi="Calibri" w:cs="Calibri"/>
        </w:rPr>
        <w:t xml:space="preserve"> sustained by those species,</w:t>
      </w:r>
      <w:r>
        <w:rPr>
          <w:rStyle w:val="normaltextrun"/>
          <w:rFonts w:ascii="Calibri" w:hAnsi="Calibri" w:cs="Calibri"/>
        </w:rPr>
        <w:t xml:space="preserve"> such as pest control</w:t>
      </w:r>
      <w:r w:rsidR="009C31B7">
        <w:rPr>
          <w:rStyle w:val="normaltextrun"/>
          <w:rFonts w:ascii="Calibri" w:hAnsi="Calibri" w:cs="Calibri"/>
        </w:rPr>
        <w:t>, seed dispersal</w:t>
      </w:r>
      <w:r w:rsidR="008D180E">
        <w:rPr>
          <w:rStyle w:val="normaltextrun"/>
          <w:rFonts w:ascii="Calibri" w:hAnsi="Calibri" w:cs="Calibri"/>
        </w:rPr>
        <w:t xml:space="preserve"> or pollination</w:t>
      </w:r>
      <w:r w:rsidR="00727159">
        <w:rPr>
          <w:rStyle w:val="normaltextrun"/>
          <w:rFonts w:ascii="Calibri" w:hAnsi="Calibri" w:cs="Calibri"/>
        </w:rPr>
        <w:t xml:space="preserve"> </w:t>
      </w:r>
      <w:r w:rsidR="002D7D2A">
        <w:rPr>
          <w:rStyle w:val="normaltextrun"/>
          <w:rFonts w:ascii="Calibri" w:hAnsi="Calibri" w:cs="Calibri"/>
        </w:rPr>
        <w:fldChar w:fldCharType="begin" w:fldLock="1"/>
      </w:r>
      <w:r w:rsidR="00F761F8">
        <w:rPr>
          <w:rStyle w:val="normaltextrun"/>
          <w:rFonts w:ascii="Calibri" w:hAnsi="Calibri" w:cs="Calibri"/>
        </w:rPr>
        <w:instrText>ADDIN CSL_CITATION {"citationItems":[{"id":"ITEM-1","itemData":{"author":[{"dropping-particle":"","family":"Fricke","given":"Evan C","non-dropping-particle":"","parse-names":false,"suffix":""},{"dropping-particle":"","family":"Ordonez","given":"Alejandro","non-dropping-particle":"","parse-names":false,"suffix":""},{"dropping-particle":"","family":"Rogers","given":"Haldre S","non-dropping-particle":"","parse-names":false,"suffix":""},{"dropping-particle":"","family":"Svenning","given":"Jens-christian","non-dropping-particle":"","parse-names":false,"suffix":""},{"dropping-particle":"","family":"Schneeberger","given":"K","non-dropping-particle":"","parse-names":false,"suffix":""},{"dropping-particle":"","family":"Stolz","given":"G","non-dropping-particle":"","parse-names":false,"suffix":""},{"dropping-particle":"","family":"Thyssen","given":"M","non-dropping-particle":"","parse-names":false,"suffix":""},{"dropping-particle":"","family":"Boone","given":"J","non-dropping-particle":"","parse-names":false,"suffix":""},{"dropping-particle":"","family":"Sharp","given":"C","non-dropping-particle":"","parse-names":false,"suffix":""}],"id":"ITEM-1","issue":"January","issued":{"date-parts":[["2022"]]},"page":"210-214","title":"Track Climate Change","type":"article-journal","volume":"214"},"uris":["http://www.mendeley.com/documents/?uuid=9d8494a5-5ff3-4d3f-a632-f862dfb62ee0"]},{"id":"ITEM-2","itemData":{"DOI":"10.1525/bio.2012.62.7.8","ISSN":"00063568","abstract":"Global environmental changes threaten ecosystems and cause significant alterations to the supply of ecosystem services that are vital for human well-being. We provide an assessment of the potential impacts of climate change on the European diversity of vertebrates and their associated pest-control services. We modeled the distributions of the species that provide these services using forecasts from bioclimatic envelope models and then used the results to generate maps of potential species richness among vertebrate providers of pest-control services. We assessed how the potential richness of pest control providers would change according to different climate and greenhouse emissions scenarios. We found that the potential richness of pest-control providers was likely to face substantial reductions, especially in southern European countries whose economies were highly dependent on agricultural yields. In much of central and northern Europe, where countries' economies were less dependent on agriculture, climate change was likely to benefit pest-control providers. © 2012 2012 by American Institute of Biological Sciences. All rights reserved.","author":[{"dropping-particle":"","family":"Civantos","given":"Emilio","non-dropping-particle":"","parse-names":false,"suffix":""},{"dropping-particle":"","family":"Thuiller","given":"Wilfried","non-dropping-particle":"","parse-names":false,"suffix":""},{"dropping-particle":"","family":"Maiorano","given":"Luigi","non-dropping-particle":"","parse-names":false,"suffix":""},{"dropping-particle":"","family":"Guisan","given":"Antoine","non-dropping-particle":"","parse-names":false,"suffix":""},{"dropping-particle":"","family":"Arajo","given":"Miguel B.","non-dropping-particle":"","parse-names":false,"suffix":""}],"container-title":"BioScience","id":"ITEM-2","issue":"7","issued":{"date-parts":[["2012"]]},"page":"658-666","title":"Potential impacts of climate change on ecosystem services in Europe: The case of pest control by vertebrates","type":"article-journal","volume":"62"},"uris":["http://www.mendeley.com/documents/?uuid=5398a859-66ae-4c4f-82be-07414e877004"]},{"id":"ITEM-3","itemData":{"DOI":"10.1016/j.tree.2013.05.008","ISSN":"01695347","PMID":"23746938","abstract":"Pollination is an essential process in the sexual reproduction of seed plants and a key ecosystem service to human welfare. Animal pollinators decline as a consequence of five major global change pressures: climate change, landscape alteration, agricultural intensification, non-native species, and spread of pathogens. These pressures, which differ in their biotic or abiotic nature and their spatiotemporal scales, can interact in nonadditive ways (synergistically or antagonistically), but are rarely considered together in studies of pollinator and/or pollination decline. Management actions aimed at buffering the impacts of a particular pressure could thereby prove ineffective if another pressure is present. Here, we focus on empirical evidence of the combined effects of global change pressures on pollination, highlighting gaps in current knowledge and future research needs. © 2013 Elsevier Ltd.","author":[{"dropping-particle":"","family":"González-Varo","given":"Juan P.","non-dropping-particle":"","parse-names":false,"suffix":""},{"dropping-particle":"","family":"Biesmeijer","given":"Jacobus C.","non-dropping-particle":"","parse-names":false,"suffix":""},{"dropping-particle":"","family":"Bommarco","given":"Riccardo","non-dropping-particle":"","parse-names":false,"suffix":""},{"dropping-particle":"","family":"Potts","given":"Simon G.","non-dropping-particle":"","parse-names":false,"suffix":""},{"dropping-particle":"","family":"Schweiger","given":"Oliver",</w:instrText>
      </w:r>
      <w:r w:rsidR="00F761F8" w:rsidRPr="006B1E41">
        <w:rPr>
          <w:rStyle w:val="normaltextrun"/>
          <w:rFonts w:ascii="Calibri" w:hAnsi="Calibri" w:cs="Calibri"/>
          <w:lang w:val="fr-FR"/>
          <w:rPrChange w:id="190" w:author="Adrienne Etard" w:date="2022-05-18T17:16:00Z">
            <w:rPr>
              <w:rStyle w:val="normaltextrun"/>
              <w:rFonts w:ascii="Calibri" w:hAnsi="Calibri" w:cs="Calibri"/>
            </w:rPr>
          </w:rPrChange>
        </w:rPr>
        <w:instrText>"non-dropping-particle":"","parse-names":false,"suffix":""},{"dropping-particle":"","family":"Smith","given":"Henrik G.","non-dropping-particle":"","parse-names":false,"suffix":""},{"dropping-particle":"","family":"Steffan-Dewenter","given":"Ingolf","non-dropping-particle":"","parse-names":false,"suffix":""},{"dropping-particle":"","family":"Szentgyörgyi","given":"Hajnalka","non-dropping-particle":"","parse-names":false,"suffix":""},{"dropping-particle":"","family":"Woyciechowski","given":"Michał","non-dropping-particle":"","parse-names":false,"suffix":""},{"dropping-particle":"","family":"Vilà","given":"Montserrat","non-dropping-particle":"","parse-names":false,"suffix":""}],"container-title":"Trends in Ecology and Evolution","id":"ITEM-3","issue":"9","issued":{"date-parts":[["2013"]]},"page":"524-530","title":"Combined effects of global change pressures on animal-mediated pollination","type":"article-journal","volume":"28"},"uris":["http://www.mendeley.com/documents/?uuid=917a7741-2dab-4752-9184-15357d3d70aa"]}],"mendeley":{"formattedCitation":"(Civantos &lt;i&gt;et al.&lt;/i&gt; 2012; González-Varo &lt;i&gt;et al.&lt;/i&gt; 2013; Fricke &lt;i&gt;et al.&lt;/i&gt; 2022)","plainTextFormattedCitation":"(Civantos et al. 2012; González-Varo et al. 2013; Fricke et al. 2022)","previouslyFormattedCitation":"(Civantos &lt;i&gt;et al.&lt;/i&gt; 2012; González-Varo &lt;i&gt;et al.&lt;/i&gt; 2013; Fricke &lt;i&gt;et al.&lt;/i&gt; 2022)"},"properties":{"noteIndex":0},"schema":"https://github.com/citation-style-language/schema/raw/master/csl-citation.json"}</w:instrText>
      </w:r>
      <w:r w:rsidR="002D7D2A">
        <w:rPr>
          <w:rStyle w:val="normaltextrun"/>
          <w:rFonts w:ascii="Calibri" w:hAnsi="Calibri" w:cs="Calibri"/>
        </w:rPr>
        <w:fldChar w:fldCharType="separate"/>
      </w:r>
      <w:r w:rsidR="004A7BEB" w:rsidRPr="006B1E41">
        <w:rPr>
          <w:rStyle w:val="normaltextrun"/>
          <w:rFonts w:ascii="Calibri" w:hAnsi="Calibri" w:cs="Calibri"/>
          <w:noProof/>
          <w:lang w:val="fr-FR"/>
          <w:rPrChange w:id="191" w:author="Adrienne Etard" w:date="2022-05-18T17:16:00Z">
            <w:rPr>
              <w:rStyle w:val="normaltextrun"/>
              <w:rFonts w:ascii="Calibri" w:hAnsi="Calibri" w:cs="Calibri"/>
              <w:noProof/>
            </w:rPr>
          </w:rPrChange>
        </w:rPr>
        <w:t xml:space="preserve">(Civantos </w:t>
      </w:r>
      <w:r w:rsidR="004A7BEB" w:rsidRPr="006B1E41">
        <w:rPr>
          <w:rStyle w:val="normaltextrun"/>
          <w:rFonts w:ascii="Calibri" w:hAnsi="Calibri" w:cs="Calibri"/>
          <w:i/>
          <w:noProof/>
          <w:lang w:val="fr-FR"/>
          <w:rPrChange w:id="192" w:author="Adrienne Etard" w:date="2022-05-18T17:16:00Z">
            <w:rPr>
              <w:rStyle w:val="normaltextrun"/>
              <w:rFonts w:ascii="Calibri" w:hAnsi="Calibri" w:cs="Calibri"/>
              <w:i/>
              <w:noProof/>
            </w:rPr>
          </w:rPrChange>
        </w:rPr>
        <w:t>et al.</w:t>
      </w:r>
      <w:r w:rsidR="004A7BEB" w:rsidRPr="006B1E41">
        <w:rPr>
          <w:rStyle w:val="normaltextrun"/>
          <w:rFonts w:ascii="Calibri" w:hAnsi="Calibri" w:cs="Calibri"/>
          <w:noProof/>
          <w:lang w:val="fr-FR"/>
          <w:rPrChange w:id="193" w:author="Adrienne Etard" w:date="2022-05-18T17:16:00Z">
            <w:rPr>
              <w:rStyle w:val="normaltextrun"/>
              <w:rFonts w:ascii="Calibri" w:hAnsi="Calibri" w:cs="Calibri"/>
              <w:noProof/>
            </w:rPr>
          </w:rPrChange>
        </w:rPr>
        <w:t xml:space="preserve"> 2012; González-Varo </w:t>
      </w:r>
      <w:r w:rsidR="004A7BEB" w:rsidRPr="006B1E41">
        <w:rPr>
          <w:rStyle w:val="normaltextrun"/>
          <w:rFonts w:ascii="Calibri" w:hAnsi="Calibri" w:cs="Calibri"/>
          <w:i/>
          <w:noProof/>
          <w:lang w:val="fr-FR"/>
          <w:rPrChange w:id="194" w:author="Adrienne Etard" w:date="2022-05-18T17:16:00Z">
            <w:rPr>
              <w:rStyle w:val="normaltextrun"/>
              <w:rFonts w:ascii="Calibri" w:hAnsi="Calibri" w:cs="Calibri"/>
              <w:i/>
              <w:noProof/>
            </w:rPr>
          </w:rPrChange>
        </w:rPr>
        <w:t>et al.</w:t>
      </w:r>
      <w:r w:rsidR="004A7BEB" w:rsidRPr="006B1E41">
        <w:rPr>
          <w:rStyle w:val="normaltextrun"/>
          <w:rFonts w:ascii="Calibri" w:hAnsi="Calibri" w:cs="Calibri"/>
          <w:noProof/>
          <w:lang w:val="fr-FR"/>
          <w:rPrChange w:id="195" w:author="Adrienne Etard" w:date="2022-05-18T17:16:00Z">
            <w:rPr>
              <w:rStyle w:val="normaltextrun"/>
              <w:rFonts w:ascii="Calibri" w:hAnsi="Calibri" w:cs="Calibri"/>
              <w:noProof/>
            </w:rPr>
          </w:rPrChange>
        </w:rPr>
        <w:t xml:space="preserve"> 2013; Fricke </w:t>
      </w:r>
      <w:r w:rsidR="004A7BEB" w:rsidRPr="006B1E41">
        <w:rPr>
          <w:rStyle w:val="normaltextrun"/>
          <w:rFonts w:ascii="Calibri" w:hAnsi="Calibri" w:cs="Calibri"/>
          <w:i/>
          <w:noProof/>
          <w:lang w:val="fr-FR"/>
          <w:rPrChange w:id="196" w:author="Adrienne Etard" w:date="2022-05-18T17:16:00Z">
            <w:rPr>
              <w:rStyle w:val="normaltextrun"/>
              <w:rFonts w:ascii="Calibri" w:hAnsi="Calibri" w:cs="Calibri"/>
              <w:i/>
              <w:noProof/>
            </w:rPr>
          </w:rPrChange>
        </w:rPr>
        <w:t>et al.</w:t>
      </w:r>
      <w:r w:rsidR="004A7BEB" w:rsidRPr="006B1E41">
        <w:rPr>
          <w:rStyle w:val="normaltextrun"/>
          <w:rFonts w:ascii="Calibri" w:hAnsi="Calibri" w:cs="Calibri"/>
          <w:noProof/>
          <w:lang w:val="fr-FR"/>
          <w:rPrChange w:id="197" w:author="Adrienne Etard" w:date="2022-05-18T17:16:00Z">
            <w:rPr>
              <w:rStyle w:val="normaltextrun"/>
              <w:rFonts w:ascii="Calibri" w:hAnsi="Calibri" w:cs="Calibri"/>
              <w:noProof/>
            </w:rPr>
          </w:rPrChange>
        </w:rPr>
        <w:t xml:space="preserve"> 2022)</w:t>
      </w:r>
      <w:r w:rsidR="002D7D2A">
        <w:rPr>
          <w:rStyle w:val="normaltextrun"/>
          <w:rFonts w:ascii="Calibri" w:hAnsi="Calibri" w:cs="Calibri"/>
        </w:rPr>
        <w:fldChar w:fldCharType="end"/>
      </w:r>
      <w:r w:rsidRPr="006B1E41">
        <w:rPr>
          <w:rStyle w:val="normaltextrun"/>
          <w:rFonts w:ascii="Calibri" w:hAnsi="Calibri" w:cs="Calibri"/>
          <w:lang w:val="fr-FR"/>
          <w:rPrChange w:id="198" w:author="Adrienne Etard" w:date="2022-05-18T17:16:00Z">
            <w:rPr>
              <w:rStyle w:val="normaltextrun"/>
              <w:rFonts w:ascii="Calibri" w:hAnsi="Calibri" w:cs="Calibri"/>
            </w:rPr>
          </w:rPrChange>
        </w:rPr>
        <w:t>.</w:t>
      </w:r>
      <w:commentRangeEnd w:id="189"/>
      <w:r w:rsidR="006A57DF">
        <w:rPr>
          <w:rStyle w:val="CommentReference"/>
        </w:rPr>
        <w:commentReference w:id="189"/>
      </w:r>
      <w:ins w:id="199" w:author="Etard, Adrienne [2]" w:date="2022-05-18T16:55:00Z">
        <w:r w:rsidR="00540B0D" w:rsidRPr="006B1E41">
          <w:rPr>
            <w:rStyle w:val="normaltextrun"/>
            <w:rFonts w:ascii="Calibri" w:hAnsi="Calibri" w:cs="Calibri"/>
            <w:lang w:val="fr-FR"/>
            <w:rPrChange w:id="200" w:author="Adrienne Etard" w:date="2022-05-18T17:16:00Z">
              <w:rPr>
                <w:rStyle w:val="normaltextrun"/>
                <w:rFonts w:ascii="Calibri" w:hAnsi="Calibri" w:cs="Calibri"/>
              </w:rPr>
            </w:rPrChange>
          </w:rPr>
          <w:t xml:space="preserve"> </w:t>
        </w:r>
      </w:ins>
      <w:ins w:id="201" w:author="Adrienne Etard" w:date="2022-05-18T17:16:00Z">
        <w:r w:rsidR="006B1E41">
          <w:rPr>
            <w:rStyle w:val="normaltextrun"/>
            <w:rFonts w:ascii="Calibri" w:hAnsi="Calibri" w:cs="Calibri"/>
          </w:rPr>
          <w:t>To conclude</w:t>
        </w:r>
      </w:ins>
      <w:ins w:id="202" w:author="Etard, Adrienne [2]" w:date="2022-05-18T16:57:00Z">
        <w:r w:rsidR="00980952">
          <w:rPr>
            <w:rStyle w:val="normaltextrun"/>
            <w:rFonts w:ascii="Calibri" w:hAnsi="Calibri" w:cs="Calibri"/>
          </w:rPr>
          <w:t xml:space="preserve">, our work </w:t>
        </w:r>
      </w:ins>
      <w:ins w:id="203" w:author="Etard, Adrienne [2]" w:date="2022-05-18T16:58:00Z">
        <w:r w:rsidR="005E62E7">
          <w:rPr>
            <w:rStyle w:val="normaltextrun"/>
            <w:rFonts w:ascii="Calibri" w:hAnsi="Calibri" w:cs="Calibri"/>
          </w:rPr>
          <w:t>highlights</w:t>
        </w:r>
        <w:r w:rsidR="00E70F68">
          <w:rPr>
            <w:rStyle w:val="normaltextrun"/>
            <w:rFonts w:ascii="Calibri" w:hAnsi="Calibri" w:cs="Calibri"/>
          </w:rPr>
          <w:t xml:space="preserve"> the </w:t>
        </w:r>
      </w:ins>
      <w:ins w:id="204" w:author="Etard, Adrienne [2]" w:date="2022-05-18T16:59:00Z">
        <w:r w:rsidR="005E62E7">
          <w:rPr>
            <w:rStyle w:val="normaltextrun"/>
            <w:rFonts w:ascii="Calibri" w:hAnsi="Calibri" w:cs="Calibri"/>
          </w:rPr>
          <w:t>…</w:t>
        </w:r>
      </w:ins>
      <w:ins w:id="205" w:author="Etard, Adrienne [2]" w:date="2022-05-18T16:58:00Z">
        <w:r w:rsidR="005E62E7">
          <w:rPr>
            <w:rStyle w:val="normaltextrun"/>
            <w:rFonts w:ascii="Calibri" w:hAnsi="Calibri" w:cs="Calibri"/>
          </w:rPr>
          <w:t xml:space="preserve">, which </w:t>
        </w:r>
      </w:ins>
      <w:ins w:id="206" w:author="Etard, Adrienne [2]" w:date="2022-05-18T16:57:00Z">
        <w:r w:rsidR="00980952">
          <w:rPr>
            <w:rStyle w:val="normaltextrun"/>
            <w:rFonts w:ascii="Calibri" w:hAnsi="Calibri" w:cs="Calibri"/>
          </w:rPr>
          <w:t xml:space="preserve">could help </w:t>
        </w:r>
      </w:ins>
      <w:ins w:id="207" w:author="Etard, Adrienne [2]" w:date="2022-05-18T16:58:00Z">
        <w:r w:rsidR="00980952">
          <w:rPr>
            <w:rStyle w:val="normaltextrun"/>
            <w:rFonts w:ascii="Calibri" w:hAnsi="Calibri" w:cs="Calibri"/>
          </w:rPr>
          <w:t>conservation</w:t>
        </w:r>
      </w:ins>
      <w:ins w:id="208" w:author="Etard, Adrienne [2]" w:date="2022-05-18T16:57:00Z">
        <w:r w:rsidR="00980952">
          <w:rPr>
            <w:rStyle w:val="normaltextrun"/>
            <w:rFonts w:ascii="Calibri" w:hAnsi="Calibri" w:cs="Calibri"/>
          </w:rPr>
          <w:t xml:space="preserve"> efforts.</w:t>
        </w:r>
      </w:ins>
    </w:p>
    <w:p w14:paraId="75BFF15F" w14:textId="2068E3CF" w:rsidR="00AC378F" w:rsidRPr="0079527B" w:rsidRDefault="00AC378F"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p>
    <w:p w14:paraId="7E28623B" w14:textId="750FD8B1" w:rsidR="00CB578B" w:rsidRDefault="00CB578B">
      <w:pPr>
        <w:rPr>
          <w:rStyle w:val="SubtleEmphasis"/>
          <w:b/>
          <w:bCs/>
          <w:i w:val="0"/>
          <w:iCs w:val="0"/>
          <w:color w:val="auto"/>
          <w:sz w:val="32"/>
          <w:szCs w:val="32"/>
        </w:rPr>
      </w:pP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t>References</w:t>
      </w:r>
    </w:p>
    <w:p w14:paraId="5894991A" w14:textId="63CE832E" w:rsidR="008E5C72" w:rsidRPr="008E5C72" w:rsidRDefault="00763EA1" w:rsidP="008E5C72">
      <w:pPr>
        <w:widowControl w:val="0"/>
        <w:autoSpaceDE w:val="0"/>
        <w:autoSpaceDN w:val="0"/>
        <w:adjustRightInd w:val="0"/>
        <w:spacing w:line="240" w:lineRule="auto"/>
        <w:ind w:left="480" w:hanging="480"/>
        <w:rPr>
          <w:rFonts w:ascii="Calibri" w:hAnsi="Calibri" w:cs="Calibri"/>
          <w:noProof/>
          <w:szCs w:val="24"/>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8E5C72" w:rsidRPr="008E5C72">
        <w:rPr>
          <w:rFonts w:ascii="Calibri" w:hAnsi="Calibri" w:cs="Calibri"/>
          <w:noProof/>
          <w:szCs w:val="24"/>
        </w:rPr>
        <w:t xml:space="preserve">Angert, A.L., Crozier, L.G., Rissler, L.J., Gilman, S.E., Tewksbury, J.J. &amp; Chunco, A.J. (2011). Do species’ traits predict recent shifts at expanding range edges? </w:t>
      </w:r>
      <w:r w:rsidR="008E5C72" w:rsidRPr="008E5C72">
        <w:rPr>
          <w:rFonts w:ascii="Calibri" w:hAnsi="Calibri" w:cs="Calibri"/>
          <w:i/>
          <w:iCs/>
          <w:noProof/>
          <w:szCs w:val="24"/>
        </w:rPr>
        <w:t>Ecol. Lett.</w:t>
      </w:r>
    </w:p>
    <w:p w14:paraId="57C2548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Bates, D., Mächler, M., Bolker, B.M. &amp; Walker, S.C. (2015). Fitting linear mixed-effects models using lme4. </w:t>
      </w:r>
      <w:r w:rsidRPr="008E5C72">
        <w:rPr>
          <w:rFonts w:ascii="Calibri" w:hAnsi="Calibri" w:cs="Calibri"/>
          <w:i/>
          <w:iCs/>
          <w:noProof/>
          <w:szCs w:val="24"/>
        </w:rPr>
        <w:t>J. Stat. Softw.</w:t>
      </w:r>
    </w:p>
    <w:p w14:paraId="5530E5C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Bohm, M., Cook, D., Ma, H., Davidson, A.D., Garcï¿½a, A., Tapley, B., </w:t>
      </w:r>
      <w:r w:rsidRPr="008E5C72">
        <w:rPr>
          <w:rFonts w:ascii="Calibri" w:hAnsi="Calibri" w:cs="Calibri"/>
          <w:i/>
          <w:iCs/>
          <w:noProof/>
          <w:szCs w:val="24"/>
        </w:rPr>
        <w:t>et al.</w:t>
      </w:r>
      <w:r w:rsidRPr="008E5C72">
        <w:rPr>
          <w:rFonts w:ascii="Calibri" w:hAnsi="Calibri" w:cs="Calibri"/>
          <w:noProof/>
          <w:szCs w:val="24"/>
        </w:rPr>
        <w:t xml:space="preserve"> (2016). Hot and bothered: Using trait-based approaches to assess climate change vulnerability in reptiles. </w:t>
      </w:r>
      <w:r w:rsidRPr="008E5C72">
        <w:rPr>
          <w:rFonts w:ascii="Calibri" w:hAnsi="Calibri" w:cs="Calibri"/>
          <w:i/>
          <w:iCs/>
          <w:noProof/>
          <w:szCs w:val="24"/>
        </w:rPr>
        <w:t>Biol. Conserv.</w:t>
      </w:r>
    </w:p>
    <w:p w14:paraId="4FECDCD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Bouckaert, R., Heled, J., Kühnert, D., Vaughan, T., Wu, C.H., Xie, D., </w:t>
      </w:r>
      <w:r w:rsidRPr="008E5C72">
        <w:rPr>
          <w:rFonts w:ascii="Calibri" w:hAnsi="Calibri" w:cs="Calibri"/>
          <w:i/>
          <w:iCs/>
          <w:noProof/>
          <w:szCs w:val="24"/>
        </w:rPr>
        <w:t>et al.</w:t>
      </w:r>
      <w:r w:rsidRPr="008E5C72">
        <w:rPr>
          <w:rFonts w:ascii="Calibri" w:hAnsi="Calibri" w:cs="Calibri"/>
          <w:noProof/>
          <w:szCs w:val="24"/>
        </w:rPr>
        <w:t xml:space="preserve"> (2014). BEAST 2: A Software Platform for Bayesian Evolutionary Analysis. </w:t>
      </w:r>
      <w:r w:rsidRPr="008E5C72">
        <w:rPr>
          <w:rFonts w:ascii="Calibri" w:hAnsi="Calibri" w:cs="Calibri"/>
          <w:i/>
          <w:iCs/>
          <w:noProof/>
          <w:szCs w:val="24"/>
        </w:rPr>
        <w:t>PLoS Comput. Biol.</w:t>
      </w:r>
    </w:p>
    <w:p w14:paraId="4CE1D9A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annistra, A.F. &amp; Buckley, L.B. (2021). Improving range shift predictions: enhancing the power of traits. </w:t>
      </w:r>
      <w:r w:rsidRPr="008E5C72">
        <w:rPr>
          <w:rFonts w:ascii="Calibri" w:hAnsi="Calibri" w:cs="Calibri"/>
          <w:i/>
          <w:iCs/>
          <w:noProof/>
          <w:szCs w:val="24"/>
        </w:rPr>
        <w:t>bioRxiv</w:t>
      </w:r>
      <w:r w:rsidRPr="008E5C72">
        <w:rPr>
          <w:rFonts w:ascii="Calibri" w:hAnsi="Calibri" w:cs="Calibri"/>
          <w:noProof/>
          <w:szCs w:val="24"/>
        </w:rPr>
        <w:t>, 2021.02.15.431292.</w:t>
      </w:r>
    </w:p>
    <w:p w14:paraId="0F67036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apdevila, P., Noviello, N., Mcrae, L., Freeman, R., Life, B., Building, S., </w:t>
      </w:r>
      <w:r w:rsidRPr="008E5C72">
        <w:rPr>
          <w:rFonts w:ascii="Calibri" w:hAnsi="Calibri" w:cs="Calibri"/>
          <w:i/>
          <w:iCs/>
          <w:noProof/>
          <w:szCs w:val="24"/>
        </w:rPr>
        <w:t>et al.</w:t>
      </w:r>
      <w:r w:rsidRPr="008E5C72">
        <w:rPr>
          <w:rFonts w:ascii="Calibri" w:hAnsi="Calibri" w:cs="Calibri"/>
          <w:noProof/>
          <w:szCs w:val="24"/>
        </w:rPr>
        <w:t xml:space="preserve"> (2022a). Body mass and latitude as global predictors of vertebrate Running title : Global predictors of multiple threats, 1–25.</w:t>
      </w:r>
    </w:p>
    <w:p w14:paraId="7DFA614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apdevila, P., Stott, I., Cant, J., Beger, M., Rowlands, G., Grace, M., </w:t>
      </w:r>
      <w:r w:rsidRPr="008E5C72">
        <w:rPr>
          <w:rFonts w:ascii="Calibri" w:hAnsi="Calibri" w:cs="Calibri"/>
          <w:i/>
          <w:iCs/>
          <w:noProof/>
          <w:szCs w:val="24"/>
        </w:rPr>
        <w:t>et al.</w:t>
      </w:r>
      <w:r w:rsidRPr="008E5C72">
        <w:rPr>
          <w:rFonts w:ascii="Calibri" w:hAnsi="Calibri" w:cs="Calibri"/>
          <w:noProof/>
          <w:szCs w:val="24"/>
        </w:rPr>
        <w:t xml:space="preserve"> (2022b). Life history mediates the trade‐offs among different components of demographic resilience. </w:t>
      </w:r>
      <w:r w:rsidRPr="008E5C72">
        <w:rPr>
          <w:rFonts w:ascii="Calibri" w:hAnsi="Calibri" w:cs="Calibri"/>
          <w:i/>
          <w:iCs/>
          <w:noProof/>
          <w:szCs w:val="24"/>
        </w:rPr>
        <w:t>Ecol. Lett.</w:t>
      </w:r>
      <w:r w:rsidRPr="008E5C72">
        <w:rPr>
          <w:rFonts w:ascii="Calibri" w:hAnsi="Calibri" w:cs="Calibri"/>
          <w:noProof/>
          <w:szCs w:val="24"/>
        </w:rPr>
        <w:t>, 1–14.</w:t>
      </w:r>
    </w:p>
    <w:p w14:paraId="0973D3D7"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8E5C72">
        <w:rPr>
          <w:rFonts w:ascii="Calibri" w:hAnsi="Calibri" w:cs="Calibri"/>
          <w:i/>
          <w:iCs/>
          <w:noProof/>
          <w:szCs w:val="24"/>
        </w:rPr>
        <w:t>Proc. R. Soc. B Biol. Sci.</w:t>
      </w:r>
      <w:r w:rsidRPr="008E5C72">
        <w:rPr>
          <w:rFonts w:ascii="Calibri" w:hAnsi="Calibri" w:cs="Calibri"/>
          <w:noProof/>
          <w:szCs w:val="24"/>
        </w:rPr>
        <w:t>, 287.</w:t>
      </w:r>
    </w:p>
    <w:p w14:paraId="3B92A52A"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arlson, S.M., Cunningham, C.J. &amp; Westley, P.A.H. (2014). Evolutionary rescue in a changing world. </w:t>
      </w:r>
      <w:r w:rsidRPr="008E5C72">
        <w:rPr>
          <w:rFonts w:ascii="Calibri" w:hAnsi="Calibri" w:cs="Calibri"/>
          <w:i/>
          <w:iCs/>
          <w:noProof/>
          <w:szCs w:val="24"/>
        </w:rPr>
        <w:t>Trends Ecol. Evol.</w:t>
      </w:r>
      <w:r w:rsidRPr="008E5C72">
        <w:rPr>
          <w:rFonts w:ascii="Calibri" w:hAnsi="Calibri" w:cs="Calibri"/>
          <w:noProof/>
          <w:szCs w:val="24"/>
        </w:rPr>
        <w:t>, 29, 521–530.</w:t>
      </w:r>
    </w:p>
    <w:p w14:paraId="03D70FB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hichorro, F., Juslén, A. &amp; Cardoso, P. (2019). A review of the relation between species traits and extinction risk. </w:t>
      </w:r>
      <w:r w:rsidRPr="008E5C72">
        <w:rPr>
          <w:rFonts w:ascii="Calibri" w:hAnsi="Calibri" w:cs="Calibri"/>
          <w:i/>
          <w:iCs/>
          <w:noProof/>
          <w:szCs w:val="24"/>
        </w:rPr>
        <w:t>Biol. Conserv.</w:t>
      </w:r>
      <w:r w:rsidRPr="008E5C72">
        <w:rPr>
          <w:rFonts w:ascii="Calibri" w:hAnsi="Calibri" w:cs="Calibri"/>
          <w:noProof/>
          <w:szCs w:val="24"/>
        </w:rPr>
        <w:t>, 237, 220–229.</w:t>
      </w:r>
    </w:p>
    <w:p w14:paraId="6C8339BF"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Civantos, E., Thuiller, W., Maiorano, L., Guisan, A. &amp; Arajo, M.B. (2012). Potential impacts of climate change on ecosystem services in Europe: The case of pest control by vertebrates. </w:t>
      </w:r>
      <w:r w:rsidRPr="008E5C72">
        <w:rPr>
          <w:rFonts w:ascii="Calibri" w:hAnsi="Calibri" w:cs="Calibri"/>
          <w:i/>
          <w:iCs/>
          <w:noProof/>
          <w:szCs w:val="24"/>
        </w:rPr>
        <w:t>Bioscience</w:t>
      </w:r>
      <w:r w:rsidRPr="008E5C72">
        <w:rPr>
          <w:rFonts w:ascii="Calibri" w:hAnsi="Calibri" w:cs="Calibri"/>
          <w:noProof/>
          <w:szCs w:val="24"/>
        </w:rPr>
        <w:t>, 62, 658–666.</w:t>
      </w:r>
    </w:p>
    <w:p w14:paraId="014B32C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Davison, C.W., Rahbek, C. &amp; Morueta-Holme, N. (2021). Land-use change and biodiversity: Challenges for assembling evidence on the greatest threat to nature. </w:t>
      </w:r>
      <w:r w:rsidRPr="008E5C72">
        <w:rPr>
          <w:rFonts w:ascii="Calibri" w:hAnsi="Calibri" w:cs="Calibri"/>
          <w:i/>
          <w:iCs/>
          <w:noProof/>
          <w:szCs w:val="24"/>
        </w:rPr>
        <w:t>Glob. Chang. Biol.</w:t>
      </w:r>
      <w:r w:rsidRPr="008E5C72">
        <w:rPr>
          <w:rFonts w:ascii="Calibri" w:hAnsi="Calibri" w:cs="Calibri"/>
          <w:noProof/>
          <w:szCs w:val="24"/>
        </w:rPr>
        <w:t>, 27, 5414–5429.</w:t>
      </w:r>
    </w:p>
    <w:p w14:paraId="3CE890D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Debastiani, V.J., Bastazini, V.A.G. &amp; Pillar, D. (2021). Ecological Informatics Using phylogenetic information to impute missing functional trait values in ecological databases, 63.</w:t>
      </w:r>
    </w:p>
    <w:p w14:paraId="4109E5BF"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Duffy, J.E. (2003). Biodiversity loss, trophic skew and ecosystem functioning. </w:t>
      </w:r>
      <w:r w:rsidRPr="008E5C72">
        <w:rPr>
          <w:rFonts w:ascii="Calibri" w:hAnsi="Calibri" w:cs="Calibri"/>
          <w:i/>
          <w:iCs/>
          <w:noProof/>
          <w:szCs w:val="24"/>
        </w:rPr>
        <w:t>Ecol. Lett.</w:t>
      </w:r>
      <w:r w:rsidRPr="008E5C72">
        <w:rPr>
          <w:rFonts w:ascii="Calibri" w:hAnsi="Calibri" w:cs="Calibri"/>
          <w:noProof/>
          <w:szCs w:val="24"/>
        </w:rPr>
        <w:t>, 6, 680–687.</w:t>
      </w:r>
    </w:p>
    <w:p w14:paraId="33BF9A9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Estrada, A., Morales-Castilla, I., Meireles, C., Caplat, P. &amp; Early, R. (2018). Equipped to cope with climate change: traits associated with range filling across European taxa. </w:t>
      </w:r>
      <w:r w:rsidRPr="008E5C72">
        <w:rPr>
          <w:rFonts w:ascii="Calibri" w:hAnsi="Calibri" w:cs="Calibri"/>
          <w:i/>
          <w:iCs/>
          <w:noProof/>
          <w:szCs w:val="24"/>
        </w:rPr>
        <w:t>Ecography (Cop.).</w:t>
      </w:r>
    </w:p>
    <w:p w14:paraId="58997FC5"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Etard, A., Morrill, S. &amp; Newbold, T. (2020). Global gaps in trait data for terrestrial vertebrates. </w:t>
      </w:r>
      <w:r w:rsidRPr="008E5C72">
        <w:rPr>
          <w:rFonts w:ascii="Calibri" w:hAnsi="Calibri" w:cs="Calibri"/>
          <w:i/>
          <w:iCs/>
          <w:noProof/>
          <w:szCs w:val="24"/>
        </w:rPr>
        <w:t>Glob. Ecol. Biogeogr.</w:t>
      </w:r>
      <w:r w:rsidRPr="008E5C72">
        <w:rPr>
          <w:rFonts w:ascii="Calibri" w:hAnsi="Calibri" w:cs="Calibri"/>
          <w:noProof/>
          <w:szCs w:val="24"/>
        </w:rPr>
        <w:t>, 1–16.</w:t>
      </w:r>
    </w:p>
    <w:p w14:paraId="13C79344"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aurby, S., Davis, M., Pedersen, R.Ø., Schowanek, S.D., Antonelli1, A. &amp; Svenning, J.-C. (2018). PHYLACINE 1.2: The Phylogenetic Atlas of Mammal Macroecology. </w:t>
      </w:r>
      <w:r w:rsidRPr="008E5C72">
        <w:rPr>
          <w:rFonts w:ascii="Calibri" w:hAnsi="Calibri" w:cs="Calibri"/>
          <w:i/>
          <w:iCs/>
          <w:noProof/>
          <w:szCs w:val="24"/>
        </w:rPr>
        <w:t>Ecology</w:t>
      </w:r>
      <w:r w:rsidRPr="008E5C72">
        <w:rPr>
          <w:rFonts w:ascii="Calibri" w:hAnsi="Calibri" w:cs="Calibri"/>
          <w:noProof/>
          <w:szCs w:val="24"/>
        </w:rPr>
        <w:t>, 99, 2626.</w:t>
      </w:r>
    </w:p>
    <w:p w14:paraId="6A69645A"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aurby, S., Pedersen, R.Ø., Davis, M., Schowanek, S.D., Jarvie, S., Antonelli, A., </w:t>
      </w:r>
      <w:r w:rsidRPr="008E5C72">
        <w:rPr>
          <w:rFonts w:ascii="Calibri" w:hAnsi="Calibri" w:cs="Calibri"/>
          <w:i/>
          <w:iCs/>
          <w:noProof/>
          <w:szCs w:val="24"/>
        </w:rPr>
        <w:t>et al.</w:t>
      </w:r>
      <w:r w:rsidRPr="008E5C72">
        <w:rPr>
          <w:rFonts w:ascii="Calibri" w:hAnsi="Calibri" w:cs="Calibri"/>
          <w:noProof/>
          <w:szCs w:val="24"/>
        </w:rPr>
        <w:t xml:space="preserve"> (2020). MegaPast2Future/PHYLACINE\_1.2: PHYLACINE Version 1.2.1.</w:t>
      </w:r>
    </w:p>
    <w:p w14:paraId="683BC9E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erreira, D.F., Gibb, R., López-Baucells, A., Nunes, N.J., Jones, K.E. &amp; Rocha, R. (2022). Species-specific responses to land-use change in island insectivorous bats. </w:t>
      </w:r>
      <w:r w:rsidRPr="008E5C72">
        <w:rPr>
          <w:rFonts w:ascii="Calibri" w:hAnsi="Calibri" w:cs="Calibri"/>
          <w:i/>
          <w:iCs/>
          <w:noProof/>
          <w:szCs w:val="24"/>
        </w:rPr>
        <w:t>J. Nat. Conserv.</w:t>
      </w:r>
      <w:r w:rsidRPr="008E5C72">
        <w:rPr>
          <w:rFonts w:ascii="Calibri" w:hAnsi="Calibri" w:cs="Calibri"/>
          <w:noProof/>
          <w:szCs w:val="24"/>
        </w:rPr>
        <w:t>, 126177.</w:t>
      </w:r>
    </w:p>
    <w:p w14:paraId="58BE854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ick, S.E. &amp; Hijmans, R.J. (2017). WorldClim 2: new 1-km spatial resolution climate surfaces for global land areas. </w:t>
      </w:r>
      <w:r w:rsidRPr="008E5C72">
        <w:rPr>
          <w:rFonts w:ascii="Calibri" w:hAnsi="Calibri" w:cs="Calibri"/>
          <w:i/>
          <w:iCs/>
          <w:noProof/>
          <w:szCs w:val="24"/>
        </w:rPr>
        <w:t>Int. J. Climatol.</w:t>
      </w:r>
      <w:r w:rsidRPr="008E5C72">
        <w:rPr>
          <w:rFonts w:ascii="Calibri" w:hAnsi="Calibri" w:cs="Calibri"/>
          <w:noProof/>
          <w:szCs w:val="24"/>
        </w:rPr>
        <w:t>, 37, 4302–4315.</w:t>
      </w:r>
    </w:p>
    <w:p w14:paraId="200AE7A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oden, W.B., Butchart, S.H.M., Stuart, S.N., Vié, J.C., Akçakaya, H.R., Angulo, A., </w:t>
      </w:r>
      <w:r w:rsidRPr="008E5C72">
        <w:rPr>
          <w:rFonts w:ascii="Calibri" w:hAnsi="Calibri" w:cs="Calibri"/>
          <w:i/>
          <w:iCs/>
          <w:noProof/>
          <w:szCs w:val="24"/>
        </w:rPr>
        <w:t>et al.</w:t>
      </w:r>
      <w:r w:rsidRPr="008E5C72">
        <w:rPr>
          <w:rFonts w:ascii="Calibri" w:hAnsi="Calibri" w:cs="Calibri"/>
          <w:noProof/>
          <w:szCs w:val="24"/>
        </w:rPr>
        <w:t xml:space="preserve"> (2013). Identifying the World’s Most Climate Change Vulnerable Species: A Systematic Trait-Based Assessment of all Birds, Amphibians and Corals. </w:t>
      </w:r>
      <w:r w:rsidRPr="008E5C72">
        <w:rPr>
          <w:rFonts w:ascii="Calibri" w:hAnsi="Calibri" w:cs="Calibri"/>
          <w:i/>
          <w:iCs/>
          <w:noProof/>
          <w:szCs w:val="24"/>
        </w:rPr>
        <w:t>PLoS One</w:t>
      </w:r>
      <w:r w:rsidRPr="008E5C72">
        <w:rPr>
          <w:rFonts w:ascii="Calibri" w:hAnsi="Calibri" w:cs="Calibri"/>
          <w:noProof/>
          <w:szCs w:val="24"/>
        </w:rPr>
        <w:t>.</w:t>
      </w:r>
    </w:p>
    <w:p w14:paraId="5D64DD3C"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ox, J. &amp; Monette, G. (1992). Generalized collinearity diagnostics. </w:t>
      </w:r>
      <w:r w:rsidRPr="008E5C72">
        <w:rPr>
          <w:rFonts w:ascii="Calibri" w:hAnsi="Calibri" w:cs="Calibri"/>
          <w:i/>
          <w:iCs/>
          <w:noProof/>
          <w:szCs w:val="24"/>
        </w:rPr>
        <w:t>J. Am. Stat. Assoc.</w:t>
      </w:r>
    </w:p>
    <w:p w14:paraId="01882729"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Fricke, E.C., Ordonez, A., Rogers, H.S., Svenning, J., Schneeberger, K., Stolz, G., </w:t>
      </w:r>
      <w:r w:rsidRPr="008E5C72">
        <w:rPr>
          <w:rFonts w:ascii="Calibri" w:hAnsi="Calibri" w:cs="Calibri"/>
          <w:i/>
          <w:iCs/>
          <w:noProof/>
          <w:szCs w:val="24"/>
        </w:rPr>
        <w:t>et al.</w:t>
      </w:r>
      <w:r w:rsidRPr="008E5C72">
        <w:rPr>
          <w:rFonts w:ascii="Calibri" w:hAnsi="Calibri" w:cs="Calibri"/>
          <w:noProof/>
          <w:szCs w:val="24"/>
        </w:rPr>
        <w:t xml:space="preserve"> (2022). Track Climate Change, 214, 210–214.</w:t>
      </w:r>
    </w:p>
    <w:p w14:paraId="5F52F3A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Gonzalez-Suarez, M., Gomez, A. &amp; Revilla, E. (2013). Which intrinsic traits predict vulnerability to extinction depends on the actual threatening processes. </w:t>
      </w:r>
      <w:r w:rsidRPr="008E5C72">
        <w:rPr>
          <w:rFonts w:ascii="Calibri" w:hAnsi="Calibri" w:cs="Calibri"/>
          <w:i/>
          <w:iCs/>
          <w:noProof/>
          <w:szCs w:val="24"/>
        </w:rPr>
        <w:t>Ecosphere</w:t>
      </w:r>
      <w:r w:rsidRPr="008E5C72">
        <w:rPr>
          <w:rFonts w:ascii="Calibri" w:hAnsi="Calibri" w:cs="Calibri"/>
          <w:noProof/>
          <w:szCs w:val="24"/>
        </w:rPr>
        <w:t>.</w:t>
      </w:r>
    </w:p>
    <w:p w14:paraId="0C598059"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González-Varo, J.P., Biesmeijer, J.C., Bommarco, R., Potts, S.G., Schweiger, O., Smith, H.G., </w:t>
      </w:r>
      <w:r w:rsidRPr="008E5C72">
        <w:rPr>
          <w:rFonts w:ascii="Calibri" w:hAnsi="Calibri" w:cs="Calibri"/>
          <w:i/>
          <w:iCs/>
          <w:noProof/>
          <w:szCs w:val="24"/>
        </w:rPr>
        <w:t>et al.</w:t>
      </w:r>
      <w:r w:rsidRPr="008E5C72">
        <w:rPr>
          <w:rFonts w:ascii="Calibri" w:hAnsi="Calibri" w:cs="Calibri"/>
          <w:noProof/>
          <w:szCs w:val="24"/>
        </w:rPr>
        <w:t xml:space="preserve"> (2013). Combined effects of global change pressures on animal-mediated pollination. </w:t>
      </w:r>
      <w:r w:rsidRPr="008E5C72">
        <w:rPr>
          <w:rFonts w:ascii="Calibri" w:hAnsi="Calibri" w:cs="Calibri"/>
          <w:i/>
          <w:iCs/>
          <w:noProof/>
          <w:szCs w:val="24"/>
        </w:rPr>
        <w:t>Trends Ecol. Evol.</w:t>
      </w:r>
      <w:r w:rsidRPr="008E5C72">
        <w:rPr>
          <w:rFonts w:ascii="Calibri" w:hAnsi="Calibri" w:cs="Calibri"/>
          <w:noProof/>
          <w:szCs w:val="24"/>
        </w:rPr>
        <w:t>, 28, 524–530.</w:t>
      </w:r>
    </w:p>
    <w:p w14:paraId="609D83E3"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adfield, J.D. (2010). MCMCglmm: MCMC Methods for Multi-Response GLMMs in R. </w:t>
      </w:r>
      <w:r w:rsidRPr="008E5C72">
        <w:rPr>
          <w:rFonts w:ascii="Calibri" w:hAnsi="Calibri" w:cs="Calibri"/>
          <w:i/>
          <w:iCs/>
          <w:noProof/>
          <w:szCs w:val="24"/>
        </w:rPr>
        <w:t>J. Stat. Softw.</w:t>
      </w:r>
      <w:r w:rsidRPr="008E5C72">
        <w:rPr>
          <w:rFonts w:ascii="Calibri" w:hAnsi="Calibri" w:cs="Calibri"/>
          <w:noProof/>
          <w:szCs w:val="24"/>
        </w:rPr>
        <w:t>, 33, 1–22.</w:t>
      </w:r>
    </w:p>
    <w:p w14:paraId="15D98617"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amilton, A.T., Schäfer, R.B., Pyne, M.I., Chessman, B., Kakouei, K., Boersma, K.S., </w:t>
      </w:r>
      <w:r w:rsidRPr="008E5C72">
        <w:rPr>
          <w:rFonts w:ascii="Calibri" w:hAnsi="Calibri" w:cs="Calibri"/>
          <w:i/>
          <w:iCs/>
          <w:noProof/>
          <w:szCs w:val="24"/>
        </w:rPr>
        <w:t>et al.</w:t>
      </w:r>
      <w:r w:rsidRPr="008E5C72">
        <w:rPr>
          <w:rFonts w:ascii="Calibri" w:hAnsi="Calibri" w:cs="Calibri"/>
          <w:noProof/>
          <w:szCs w:val="24"/>
        </w:rPr>
        <w:t xml:space="preserve"> (2020). Limitations of trait-based approaches for stressor assessment: The case of freshwater invertebrates and climate drivers. </w:t>
      </w:r>
      <w:r w:rsidRPr="008E5C72">
        <w:rPr>
          <w:rFonts w:ascii="Calibri" w:hAnsi="Calibri" w:cs="Calibri"/>
          <w:i/>
          <w:iCs/>
          <w:noProof/>
          <w:szCs w:val="24"/>
        </w:rPr>
        <w:t>Glob. Chang. Biol.</w:t>
      </w:r>
      <w:r w:rsidRPr="008E5C72">
        <w:rPr>
          <w:rFonts w:ascii="Calibri" w:hAnsi="Calibri" w:cs="Calibri"/>
          <w:noProof/>
          <w:szCs w:val="24"/>
        </w:rPr>
        <w:t>, 26, 364–379.</w:t>
      </w:r>
    </w:p>
    <w:p w14:paraId="54F9E60A"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antak, M.M., McLean, B.S., Li, D. &amp; Guralnick, R.P. (2021). Mammalian body size is determined by interactions between climate, urbanization, and ecological traits. </w:t>
      </w:r>
      <w:r w:rsidRPr="008E5C72">
        <w:rPr>
          <w:rFonts w:ascii="Calibri" w:hAnsi="Calibri" w:cs="Calibri"/>
          <w:i/>
          <w:iCs/>
          <w:noProof/>
          <w:szCs w:val="24"/>
        </w:rPr>
        <w:t>Commun. Biol.</w:t>
      </w:r>
      <w:r w:rsidRPr="008E5C72">
        <w:rPr>
          <w:rFonts w:ascii="Calibri" w:hAnsi="Calibri" w:cs="Calibri"/>
          <w:noProof/>
          <w:szCs w:val="24"/>
        </w:rPr>
        <w:t>, 4, 1–10.</w:t>
      </w:r>
    </w:p>
    <w:p w14:paraId="11FAE4A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arfoot, M.B.J., Johnston, A., Balmford, A., Burgess, N.D., Butchart, S.H.M., Dias, M.P., </w:t>
      </w:r>
      <w:r w:rsidRPr="008E5C72">
        <w:rPr>
          <w:rFonts w:ascii="Calibri" w:hAnsi="Calibri" w:cs="Calibri"/>
          <w:i/>
          <w:iCs/>
          <w:noProof/>
          <w:szCs w:val="24"/>
        </w:rPr>
        <w:t>et al.</w:t>
      </w:r>
      <w:r w:rsidRPr="008E5C72">
        <w:rPr>
          <w:rFonts w:ascii="Calibri" w:hAnsi="Calibri" w:cs="Calibri"/>
          <w:noProof/>
          <w:szCs w:val="24"/>
        </w:rPr>
        <w:t xml:space="preserve"> (2021). Using the IUCN Red List to map threats to terrestrial vertebrates at global scale. </w:t>
      </w:r>
      <w:r w:rsidRPr="008E5C72">
        <w:rPr>
          <w:rFonts w:ascii="Calibri" w:hAnsi="Calibri" w:cs="Calibri"/>
          <w:i/>
          <w:iCs/>
          <w:noProof/>
          <w:szCs w:val="24"/>
        </w:rPr>
        <w:t>Nat. Ecol. Evol.</w:t>
      </w:r>
      <w:r w:rsidRPr="008E5C72">
        <w:rPr>
          <w:rFonts w:ascii="Calibri" w:hAnsi="Calibri" w:cs="Calibri"/>
          <w:noProof/>
          <w:szCs w:val="24"/>
        </w:rPr>
        <w:t>, 5, 1510–1519.</w:t>
      </w:r>
    </w:p>
    <w:p w14:paraId="6121A38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ernández-Yáñez, H., Kim, S.Y. &amp; Che-Castaldo, J.P. (2022). Demographic and life history traits explain patterns in species vulnerability to extinction. </w:t>
      </w:r>
      <w:r w:rsidRPr="008E5C72">
        <w:rPr>
          <w:rFonts w:ascii="Calibri" w:hAnsi="Calibri" w:cs="Calibri"/>
          <w:i/>
          <w:iCs/>
          <w:noProof/>
          <w:szCs w:val="24"/>
        </w:rPr>
        <w:t>PLoS One</w:t>
      </w:r>
      <w:r w:rsidRPr="008E5C72">
        <w:rPr>
          <w:rFonts w:ascii="Calibri" w:hAnsi="Calibri" w:cs="Calibri"/>
          <w:noProof/>
          <w:szCs w:val="24"/>
        </w:rPr>
        <w:t>, 17, 1–15.</w:t>
      </w:r>
    </w:p>
    <w:p w14:paraId="628BE80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8E5C72">
        <w:rPr>
          <w:rFonts w:ascii="Calibri" w:hAnsi="Calibri" w:cs="Calibri"/>
          <w:i/>
          <w:iCs/>
          <w:noProof/>
          <w:szCs w:val="24"/>
        </w:rPr>
        <w:t>Ecol. Evol.</w:t>
      </w:r>
    </w:p>
    <w:p w14:paraId="2C516143"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ijmans, R.J., van Etten, J., Sumner, M., Cheng, J., Baston, D., Bevan, A., </w:t>
      </w:r>
      <w:r w:rsidRPr="008E5C72">
        <w:rPr>
          <w:rFonts w:ascii="Calibri" w:hAnsi="Calibri" w:cs="Calibri"/>
          <w:i/>
          <w:iCs/>
          <w:noProof/>
          <w:szCs w:val="24"/>
        </w:rPr>
        <w:t>et al.</w:t>
      </w:r>
      <w:r w:rsidRPr="008E5C72">
        <w:rPr>
          <w:rFonts w:ascii="Calibri" w:hAnsi="Calibri" w:cs="Calibri"/>
          <w:noProof/>
          <w:szCs w:val="24"/>
        </w:rPr>
        <w:t xml:space="preserve"> (2022). raster: Geographic data analysis and modeling. R package version 3.5-15, 1–249.</w:t>
      </w:r>
    </w:p>
    <w:p w14:paraId="490CFF76"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illaert, J., Hovestadt, T., Vandegehuchte, M.L. &amp; Bonte, D. (2018). Size-dependent movement explains why bigger is better in fragmented landscapes. </w:t>
      </w:r>
      <w:r w:rsidRPr="008E5C72">
        <w:rPr>
          <w:rFonts w:ascii="Calibri" w:hAnsi="Calibri" w:cs="Calibri"/>
          <w:i/>
          <w:iCs/>
          <w:noProof/>
          <w:szCs w:val="24"/>
        </w:rPr>
        <w:t>Ecol. Evol.</w:t>
      </w:r>
      <w:r w:rsidRPr="008E5C72">
        <w:rPr>
          <w:rFonts w:ascii="Calibri" w:hAnsi="Calibri" w:cs="Calibri"/>
          <w:noProof/>
          <w:szCs w:val="24"/>
        </w:rPr>
        <w:t>, 8, 10754–10767.</w:t>
      </w:r>
    </w:p>
    <w:p w14:paraId="12B12D95"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udson, L.N., Newbold, T., Contu, S., Hill, S.L.L., Lysenko, I., De Palma, A., </w:t>
      </w:r>
      <w:r w:rsidRPr="008E5C72">
        <w:rPr>
          <w:rFonts w:ascii="Calibri" w:hAnsi="Calibri" w:cs="Calibri"/>
          <w:i/>
          <w:iCs/>
          <w:noProof/>
          <w:szCs w:val="24"/>
        </w:rPr>
        <w:t>et al.</w:t>
      </w:r>
      <w:r w:rsidRPr="008E5C72">
        <w:rPr>
          <w:rFonts w:ascii="Calibri" w:hAnsi="Calibri" w:cs="Calibri"/>
          <w:noProof/>
          <w:szCs w:val="24"/>
        </w:rPr>
        <w:t xml:space="preserve"> (2014). The PREDICTS database: A global database of how local terrestrial biodiversity responds to human impacts. </w:t>
      </w:r>
      <w:r w:rsidRPr="008E5C72">
        <w:rPr>
          <w:rFonts w:ascii="Calibri" w:hAnsi="Calibri" w:cs="Calibri"/>
          <w:i/>
          <w:iCs/>
          <w:noProof/>
          <w:szCs w:val="24"/>
        </w:rPr>
        <w:t>Ecol. Evol.</w:t>
      </w:r>
    </w:p>
    <w:p w14:paraId="322E6D3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Hudson, L.N., Newbold, T., Contu, S., Hill, S.L.L., Lysenko, I., De Palma, A., </w:t>
      </w:r>
      <w:r w:rsidRPr="008E5C72">
        <w:rPr>
          <w:rFonts w:ascii="Calibri" w:hAnsi="Calibri" w:cs="Calibri"/>
          <w:i/>
          <w:iCs/>
          <w:noProof/>
          <w:szCs w:val="24"/>
        </w:rPr>
        <w:t>et al.</w:t>
      </w:r>
      <w:r w:rsidRPr="008E5C72">
        <w:rPr>
          <w:rFonts w:ascii="Calibri" w:hAnsi="Calibri" w:cs="Calibri"/>
          <w:noProof/>
          <w:szCs w:val="24"/>
        </w:rPr>
        <w:t xml:space="preserve"> (2017). The database of the PREDICTS (Projecting Responses of Ecological Diversity In Changing Terrestrial Systems) project. </w:t>
      </w:r>
      <w:r w:rsidRPr="008E5C72">
        <w:rPr>
          <w:rFonts w:ascii="Calibri" w:hAnsi="Calibri" w:cs="Calibri"/>
          <w:i/>
          <w:iCs/>
          <w:noProof/>
          <w:szCs w:val="24"/>
        </w:rPr>
        <w:t>Ecol. Evol.</w:t>
      </w:r>
    </w:p>
    <w:p w14:paraId="3A1FD64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IUCN. (2020). </w:t>
      </w:r>
      <w:r w:rsidRPr="008E5C72">
        <w:rPr>
          <w:rFonts w:ascii="Calibri" w:hAnsi="Calibri" w:cs="Calibri"/>
          <w:i/>
          <w:iCs/>
          <w:noProof/>
          <w:szCs w:val="24"/>
        </w:rPr>
        <w:t>The IUCN Red List of Threatened Species. Version 2020-2</w:t>
      </w:r>
      <w:r w:rsidRPr="008E5C72">
        <w:rPr>
          <w:rFonts w:ascii="Calibri" w:hAnsi="Calibri" w:cs="Calibri"/>
          <w:noProof/>
          <w:szCs w:val="24"/>
        </w:rPr>
        <w:t xml:space="preserve">. </w:t>
      </w:r>
      <w:r w:rsidRPr="008E5C72">
        <w:rPr>
          <w:rFonts w:ascii="Calibri" w:hAnsi="Calibri" w:cs="Calibri"/>
          <w:i/>
          <w:iCs/>
          <w:noProof/>
          <w:szCs w:val="24"/>
        </w:rPr>
        <w:t>https//www.iucnredlist.org. Downloaded 09 July</w:t>
      </w:r>
      <w:r w:rsidRPr="008E5C72">
        <w:rPr>
          <w:rFonts w:ascii="Calibri" w:hAnsi="Calibri" w:cs="Calibri"/>
          <w:noProof/>
          <w:szCs w:val="24"/>
        </w:rPr>
        <w:t>.</w:t>
      </w:r>
    </w:p>
    <w:p w14:paraId="726B5334"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Jenkins, D.G., Brescacin, C.R., Duxbury, C. V., Elliott, J.A., Evans, J.A., Grablow, K.R., </w:t>
      </w:r>
      <w:r w:rsidRPr="008E5C72">
        <w:rPr>
          <w:rFonts w:ascii="Calibri" w:hAnsi="Calibri" w:cs="Calibri"/>
          <w:i/>
          <w:iCs/>
          <w:noProof/>
          <w:szCs w:val="24"/>
        </w:rPr>
        <w:t>et al.</w:t>
      </w:r>
      <w:r w:rsidRPr="008E5C72">
        <w:rPr>
          <w:rFonts w:ascii="Calibri" w:hAnsi="Calibri" w:cs="Calibri"/>
          <w:noProof/>
          <w:szCs w:val="24"/>
        </w:rPr>
        <w:t xml:space="preserve"> (2007). Does size matter for dispersal distance? </w:t>
      </w:r>
      <w:r w:rsidRPr="008E5C72">
        <w:rPr>
          <w:rFonts w:ascii="Calibri" w:hAnsi="Calibri" w:cs="Calibri"/>
          <w:i/>
          <w:iCs/>
          <w:noProof/>
          <w:szCs w:val="24"/>
        </w:rPr>
        <w:t>Glob. Ecol. Biogeogr.</w:t>
      </w:r>
      <w:r w:rsidRPr="008E5C72">
        <w:rPr>
          <w:rFonts w:ascii="Calibri" w:hAnsi="Calibri" w:cs="Calibri"/>
          <w:noProof/>
          <w:szCs w:val="24"/>
        </w:rPr>
        <w:t>, 16, 415–425.</w:t>
      </w:r>
    </w:p>
    <w:p w14:paraId="1A63D8B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Jetz, W. &amp; Pyron, R.A. (2018). The interplay of past diversification and evolutionary isolation with present imperilment across the amphibian tree of life. </w:t>
      </w:r>
      <w:r w:rsidRPr="008E5C72">
        <w:rPr>
          <w:rFonts w:ascii="Calibri" w:hAnsi="Calibri" w:cs="Calibri"/>
          <w:i/>
          <w:iCs/>
          <w:noProof/>
          <w:szCs w:val="24"/>
        </w:rPr>
        <w:t>Nat. Ecol. Evol.</w:t>
      </w:r>
    </w:p>
    <w:p w14:paraId="037CE03C"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Jetz, W., Thomas, G.H., Joy, J.B., Hartmann, K. &amp; Mooers, A.O. (2012). The global diversity of birds in space and time. </w:t>
      </w:r>
      <w:r w:rsidRPr="008E5C72">
        <w:rPr>
          <w:rFonts w:ascii="Calibri" w:hAnsi="Calibri" w:cs="Calibri"/>
          <w:i/>
          <w:iCs/>
          <w:noProof/>
          <w:szCs w:val="24"/>
        </w:rPr>
        <w:t>Nature</w:t>
      </w:r>
      <w:r w:rsidRPr="008E5C72">
        <w:rPr>
          <w:rFonts w:ascii="Calibri" w:hAnsi="Calibri" w:cs="Calibri"/>
          <w:noProof/>
          <w:szCs w:val="24"/>
        </w:rPr>
        <w:t>.</w:t>
      </w:r>
    </w:p>
    <w:p w14:paraId="68B320C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Leroy, B., Meynard, C.N., Bellard, C. &amp; Courchamp, F. (2016). virtualspecies, an R package to generate virtual species distributions. </w:t>
      </w:r>
      <w:r w:rsidRPr="008E5C72">
        <w:rPr>
          <w:rFonts w:ascii="Calibri" w:hAnsi="Calibri" w:cs="Calibri"/>
          <w:i/>
          <w:iCs/>
          <w:noProof/>
          <w:szCs w:val="24"/>
        </w:rPr>
        <w:t>Ecography (Cop.).</w:t>
      </w:r>
      <w:r w:rsidRPr="008E5C72">
        <w:rPr>
          <w:rFonts w:ascii="Calibri" w:hAnsi="Calibri" w:cs="Calibri"/>
          <w:noProof/>
          <w:szCs w:val="24"/>
        </w:rPr>
        <w:t>, 39, 599–607.</w:t>
      </w:r>
    </w:p>
    <w:p w14:paraId="3AFD8155"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Leung, B., Hargreaves, A.L., Greenberg, D.A., McGill, B., Dornelas, M. &amp; Freeman, R. (2020). Clustered versus catastrophic global vertebrate declines. </w:t>
      </w:r>
      <w:r w:rsidRPr="008E5C72">
        <w:rPr>
          <w:rFonts w:ascii="Calibri" w:hAnsi="Calibri" w:cs="Calibri"/>
          <w:i/>
          <w:iCs/>
          <w:noProof/>
          <w:szCs w:val="24"/>
        </w:rPr>
        <w:t>Nature</w:t>
      </w:r>
      <w:r w:rsidRPr="008E5C72">
        <w:rPr>
          <w:rFonts w:ascii="Calibri" w:hAnsi="Calibri" w:cs="Calibri"/>
          <w:noProof/>
          <w:szCs w:val="24"/>
        </w:rPr>
        <w:t>, 588, 267–271.</w:t>
      </w:r>
    </w:p>
    <w:p w14:paraId="2A576A34"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Li, G., Fang, C., Li, Y., Wang, Z., Sun, S., He, S., </w:t>
      </w:r>
      <w:r w:rsidRPr="008E5C72">
        <w:rPr>
          <w:rFonts w:ascii="Calibri" w:hAnsi="Calibri" w:cs="Calibri"/>
          <w:i/>
          <w:iCs/>
          <w:noProof/>
          <w:szCs w:val="24"/>
        </w:rPr>
        <w:t>et al.</w:t>
      </w:r>
      <w:r w:rsidRPr="008E5C72">
        <w:rPr>
          <w:rFonts w:ascii="Calibri" w:hAnsi="Calibri" w:cs="Calibri"/>
          <w:noProof/>
          <w:szCs w:val="24"/>
        </w:rPr>
        <w:t xml:space="preserve"> (2022). Global impacts of future urban expansion on terrestrial vertebrate diversity. </w:t>
      </w:r>
      <w:r w:rsidRPr="008E5C72">
        <w:rPr>
          <w:rFonts w:ascii="Calibri" w:hAnsi="Calibri" w:cs="Calibri"/>
          <w:i/>
          <w:iCs/>
          <w:noProof/>
          <w:szCs w:val="24"/>
        </w:rPr>
        <w:t>Nat. Commun.</w:t>
      </w:r>
      <w:r w:rsidRPr="008E5C72">
        <w:rPr>
          <w:rFonts w:ascii="Calibri" w:hAnsi="Calibri" w:cs="Calibri"/>
          <w:noProof/>
          <w:szCs w:val="24"/>
        </w:rPr>
        <w:t>, 13, 1–12.</w:t>
      </w:r>
    </w:p>
    <w:p w14:paraId="76921BF0"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Luck, G.W., Lavorel, S., Mcintyre, S. &amp; Lumb, K. (2012). Improving the application of vertebrate trait-based frameworks to the study of ecosystem services. </w:t>
      </w:r>
      <w:r w:rsidRPr="008E5C72">
        <w:rPr>
          <w:rFonts w:ascii="Calibri" w:hAnsi="Calibri" w:cs="Calibri"/>
          <w:i/>
          <w:iCs/>
          <w:noProof/>
          <w:szCs w:val="24"/>
        </w:rPr>
        <w:t>J. Anim. Ecol.</w:t>
      </w:r>
    </w:p>
    <w:p w14:paraId="5E46B83A"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MacLean, S.A. &amp; Beissinger, S.R. (2017). Species’ traits as predictors of range shifts under contemporary climate change: A review and meta-analysis. </w:t>
      </w:r>
      <w:r w:rsidRPr="008E5C72">
        <w:rPr>
          <w:rFonts w:ascii="Calibri" w:hAnsi="Calibri" w:cs="Calibri"/>
          <w:i/>
          <w:iCs/>
          <w:noProof/>
          <w:szCs w:val="24"/>
        </w:rPr>
        <w:t>Glob. Chang. Biol.</w:t>
      </w:r>
      <w:r w:rsidRPr="008E5C72">
        <w:rPr>
          <w:rFonts w:ascii="Calibri" w:hAnsi="Calibri" w:cs="Calibri"/>
          <w:noProof/>
          <w:szCs w:val="24"/>
        </w:rPr>
        <w:t>, 23, 4094–4105.</w:t>
      </w:r>
    </w:p>
    <w:p w14:paraId="5A167497"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Di Marco, M., Pacifici, M., Maiorano, L. &amp; Rondinini, C. (2021). Drivers of change in the realised climatic niche of terrestrial mammals. </w:t>
      </w:r>
      <w:r w:rsidRPr="008E5C72">
        <w:rPr>
          <w:rFonts w:ascii="Calibri" w:hAnsi="Calibri" w:cs="Calibri"/>
          <w:i/>
          <w:iCs/>
          <w:noProof/>
          <w:szCs w:val="24"/>
        </w:rPr>
        <w:t>Ecography (Cop.).</w:t>
      </w:r>
      <w:r w:rsidRPr="008E5C72">
        <w:rPr>
          <w:rFonts w:ascii="Calibri" w:hAnsi="Calibri" w:cs="Calibri"/>
          <w:noProof/>
          <w:szCs w:val="24"/>
        </w:rPr>
        <w:t>, 44, 1180–1190.</w:t>
      </w:r>
    </w:p>
    <w:p w14:paraId="2A83B7CC"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Matich, P. &amp; Schalk, C.M. (2019). Move it or lose it: Interspecific variation in risk response of pond-breeding anurans. </w:t>
      </w:r>
      <w:r w:rsidRPr="008E5C72">
        <w:rPr>
          <w:rFonts w:ascii="Calibri" w:hAnsi="Calibri" w:cs="Calibri"/>
          <w:i/>
          <w:iCs/>
          <w:noProof/>
          <w:szCs w:val="24"/>
        </w:rPr>
        <w:t>PeerJ</w:t>
      </w:r>
      <w:r w:rsidRPr="008E5C72">
        <w:rPr>
          <w:rFonts w:ascii="Calibri" w:hAnsi="Calibri" w:cs="Calibri"/>
          <w:noProof/>
          <w:szCs w:val="24"/>
        </w:rPr>
        <w:t>, 7, 1–16.</w:t>
      </w:r>
    </w:p>
    <w:p w14:paraId="1A2ED904"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Maxwell, S.L., Fuller, R.A., Brooks, T.M. &amp; Watson, J.E.M. (2016). Biodiversity: The ravages of guns, nets and bulldozers. </w:t>
      </w:r>
      <w:r w:rsidRPr="008E5C72">
        <w:rPr>
          <w:rFonts w:ascii="Calibri" w:hAnsi="Calibri" w:cs="Calibri"/>
          <w:i/>
          <w:iCs/>
          <w:noProof/>
          <w:szCs w:val="24"/>
        </w:rPr>
        <w:t>Nature</w:t>
      </w:r>
      <w:r w:rsidRPr="008E5C72">
        <w:rPr>
          <w:rFonts w:ascii="Calibri" w:hAnsi="Calibri" w:cs="Calibri"/>
          <w:noProof/>
          <w:szCs w:val="24"/>
        </w:rPr>
        <w:t>.</w:t>
      </w:r>
    </w:p>
    <w:p w14:paraId="1248220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Mccain, C.M. &amp; King, S.R.B. (2014). Body size and activity times mediate mammalian responses to climate change. </w:t>
      </w:r>
      <w:r w:rsidRPr="008E5C72">
        <w:rPr>
          <w:rFonts w:ascii="Calibri" w:hAnsi="Calibri" w:cs="Calibri"/>
          <w:i/>
          <w:iCs/>
          <w:noProof/>
          <w:szCs w:val="24"/>
        </w:rPr>
        <w:t>Glob. Chang. Biol.</w:t>
      </w:r>
    </w:p>
    <w:p w14:paraId="744D5900"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Merckx, T., Souffreau, C., Kaiser, A., Baardsen, L.F., Backeljau, T., Bonte, D., </w:t>
      </w:r>
      <w:r w:rsidRPr="008E5C72">
        <w:rPr>
          <w:rFonts w:ascii="Calibri" w:hAnsi="Calibri" w:cs="Calibri"/>
          <w:i/>
          <w:iCs/>
          <w:noProof/>
          <w:szCs w:val="24"/>
        </w:rPr>
        <w:t>et al.</w:t>
      </w:r>
      <w:r w:rsidRPr="008E5C72">
        <w:rPr>
          <w:rFonts w:ascii="Calibri" w:hAnsi="Calibri" w:cs="Calibri"/>
          <w:noProof/>
          <w:szCs w:val="24"/>
        </w:rPr>
        <w:t xml:space="preserve"> (2018). Body-size shifts in aquatic and terrestrial urban communities. </w:t>
      </w:r>
      <w:r w:rsidRPr="008E5C72">
        <w:rPr>
          <w:rFonts w:ascii="Calibri" w:hAnsi="Calibri" w:cs="Calibri"/>
          <w:i/>
          <w:iCs/>
          <w:noProof/>
          <w:szCs w:val="24"/>
        </w:rPr>
        <w:t>Nature</w:t>
      </w:r>
      <w:r w:rsidRPr="008E5C72">
        <w:rPr>
          <w:rFonts w:ascii="Calibri" w:hAnsi="Calibri" w:cs="Calibri"/>
          <w:noProof/>
          <w:szCs w:val="24"/>
        </w:rPr>
        <w:t>.</w:t>
      </w:r>
    </w:p>
    <w:p w14:paraId="565C50A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Morelli, F., Benedetti, Y., Hanson, J.O. &amp; Fuller, R.A. (2021). Global distribution and conservation of avian diet specialization. </w:t>
      </w:r>
      <w:r w:rsidRPr="008E5C72">
        <w:rPr>
          <w:rFonts w:ascii="Calibri" w:hAnsi="Calibri" w:cs="Calibri"/>
          <w:i/>
          <w:iCs/>
          <w:noProof/>
          <w:szCs w:val="24"/>
        </w:rPr>
        <w:t>Conserv. Lett.</w:t>
      </w:r>
      <w:r w:rsidRPr="008E5C72">
        <w:rPr>
          <w:rFonts w:ascii="Calibri" w:hAnsi="Calibri" w:cs="Calibri"/>
          <w:noProof/>
          <w:szCs w:val="24"/>
        </w:rPr>
        <w:t>, 14, 1–12.</w:t>
      </w:r>
    </w:p>
    <w:p w14:paraId="2E8E259A"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Newbold, T. (2018). Future effects of climate and land-use change on terrestrial vertebrate community diversity under different scenarios. </w:t>
      </w:r>
      <w:r w:rsidRPr="008E5C72">
        <w:rPr>
          <w:rFonts w:ascii="Calibri" w:hAnsi="Calibri" w:cs="Calibri"/>
          <w:i/>
          <w:iCs/>
          <w:noProof/>
          <w:szCs w:val="24"/>
        </w:rPr>
        <w:t>Proc. R. Soc. London Ser. B, Biol. Sci.</w:t>
      </w:r>
      <w:r w:rsidRPr="008E5C72">
        <w:rPr>
          <w:rFonts w:ascii="Calibri" w:hAnsi="Calibri" w:cs="Calibri"/>
          <w:noProof/>
          <w:szCs w:val="24"/>
        </w:rPr>
        <w:t>, 20180792.</w:t>
      </w:r>
    </w:p>
    <w:p w14:paraId="1E455B1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Newbold, T., Hudson, L.N., Contu, S., Hill, S.L.L., Beck, J., Liu, Y., </w:t>
      </w:r>
      <w:r w:rsidRPr="008E5C72">
        <w:rPr>
          <w:rFonts w:ascii="Calibri" w:hAnsi="Calibri" w:cs="Calibri"/>
          <w:i/>
          <w:iCs/>
          <w:noProof/>
          <w:szCs w:val="24"/>
        </w:rPr>
        <w:t>et al.</w:t>
      </w:r>
      <w:r w:rsidRPr="008E5C72">
        <w:rPr>
          <w:rFonts w:ascii="Calibri" w:hAnsi="Calibri" w:cs="Calibri"/>
          <w:noProof/>
          <w:szCs w:val="24"/>
        </w:rPr>
        <w:t xml:space="preserve"> (2018). Widespread winners and narrow-ranged losers: Land use homogenizes biodiversity in local assemblages worldwide. </w:t>
      </w:r>
      <w:r w:rsidRPr="008E5C72">
        <w:rPr>
          <w:rFonts w:ascii="Calibri" w:hAnsi="Calibri" w:cs="Calibri"/>
          <w:i/>
          <w:iCs/>
          <w:noProof/>
          <w:szCs w:val="24"/>
        </w:rPr>
        <w:t>PLoS Biol.</w:t>
      </w:r>
    </w:p>
    <w:p w14:paraId="65C53D07"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Newbold, T., Hudson, L.N., Hill, S.L., Contu, S., Lysenko, I., Senior, R. a, </w:t>
      </w:r>
      <w:r w:rsidRPr="008E5C72">
        <w:rPr>
          <w:rFonts w:ascii="Calibri" w:hAnsi="Calibri" w:cs="Calibri"/>
          <w:i/>
          <w:iCs/>
          <w:noProof/>
          <w:szCs w:val="24"/>
        </w:rPr>
        <w:t>et al.</w:t>
      </w:r>
      <w:r w:rsidRPr="008E5C72">
        <w:rPr>
          <w:rFonts w:ascii="Calibri" w:hAnsi="Calibri" w:cs="Calibri"/>
          <w:noProof/>
          <w:szCs w:val="24"/>
        </w:rPr>
        <w:t xml:space="preserve"> (2015). Global effects of land use on local terrestrial biodiversity. </w:t>
      </w:r>
      <w:r w:rsidRPr="008E5C72">
        <w:rPr>
          <w:rFonts w:ascii="Calibri" w:hAnsi="Calibri" w:cs="Calibri"/>
          <w:i/>
          <w:iCs/>
          <w:noProof/>
          <w:szCs w:val="24"/>
        </w:rPr>
        <w:t>Nature</w:t>
      </w:r>
      <w:r w:rsidRPr="008E5C72">
        <w:rPr>
          <w:rFonts w:ascii="Calibri" w:hAnsi="Calibri" w:cs="Calibri"/>
          <w:noProof/>
          <w:szCs w:val="24"/>
        </w:rPr>
        <w:t>.</w:t>
      </w:r>
    </w:p>
    <w:p w14:paraId="5AC3190C"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Newbold, T., Scharlemann, J.P.W., Butchart, S.H.M., Sekercioğlu, C.H., Alkemade, R., Booth, H., </w:t>
      </w:r>
      <w:r w:rsidRPr="008E5C72">
        <w:rPr>
          <w:rFonts w:ascii="Calibri" w:hAnsi="Calibri" w:cs="Calibri"/>
          <w:i/>
          <w:iCs/>
          <w:noProof/>
          <w:szCs w:val="24"/>
        </w:rPr>
        <w:t>et al.</w:t>
      </w:r>
      <w:r w:rsidRPr="008E5C72">
        <w:rPr>
          <w:rFonts w:ascii="Calibri" w:hAnsi="Calibri" w:cs="Calibri"/>
          <w:noProof/>
          <w:szCs w:val="24"/>
        </w:rPr>
        <w:t xml:space="preserve"> (2013). Ecological traits affect the response of tropical forest bird species to land-use intensity. </w:t>
      </w:r>
      <w:r w:rsidRPr="008E5C72">
        <w:rPr>
          <w:rFonts w:ascii="Calibri" w:hAnsi="Calibri" w:cs="Calibri"/>
          <w:i/>
          <w:iCs/>
          <w:noProof/>
          <w:szCs w:val="24"/>
        </w:rPr>
        <w:t>Proc. Biol. Sci.</w:t>
      </w:r>
    </w:p>
    <w:p w14:paraId="09A4C39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Nowakowski, A.J., Thompson, M.E., Donnelly, M.A. &amp; Todd, B.D. (2017). Amphibian sensitivity to habitat modification is associated with population trends and species traits. </w:t>
      </w:r>
      <w:r w:rsidRPr="008E5C72">
        <w:rPr>
          <w:rFonts w:ascii="Calibri" w:hAnsi="Calibri" w:cs="Calibri"/>
          <w:i/>
          <w:iCs/>
          <w:noProof/>
          <w:szCs w:val="24"/>
        </w:rPr>
        <w:t>Glob. Ecol. Biogeogr.</w:t>
      </w:r>
    </w:p>
    <w:p w14:paraId="10F056B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Oliveira, B.F., São-Pedro, V.A., Santos-Barrera, G., Penone, C. &amp; Costa, G.C. (2017). AmphiBIO, a global database for amphibian ecological traits. </w:t>
      </w:r>
      <w:r w:rsidRPr="008E5C72">
        <w:rPr>
          <w:rFonts w:ascii="Calibri" w:hAnsi="Calibri" w:cs="Calibri"/>
          <w:i/>
          <w:iCs/>
          <w:noProof/>
          <w:szCs w:val="24"/>
        </w:rPr>
        <w:t>Sci. Data</w:t>
      </w:r>
      <w:r w:rsidRPr="008E5C72">
        <w:rPr>
          <w:rFonts w:ascii="Calibri" w:hAnsi="Calibri" w:cs="Calibri"/>
          <w:noProof/>
          <w:szCs w:val="24"/>
        </w:rPr>
        <w:t>.</w:t>
      </w:r>
    </w:p>
    <w:p w14:paraId="6F3B82A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Orme, C.D.L. (2012). The caper package: comparative analyses in phylogenetics and evolution in R. See http://caper.r-forge.r-project.org/. </w:t>
      </w:r>
      <w:r w:rsidRPr="008E5C72">
        <w:rPr>
          <w:rFonts w:ascii="Calibri" w:hAnsi="Calibri" w:cs="Calibri"/>
          <w:i/>
          <w:iCs/>
          <w:noProof/>
          <w:szCs w:val="24"/>
        </w:rPr>
        <w:t>Http://Caper.R-Forge.R-Project.Org/.</w:t>
      </w:r>
      <w:r w:rsidRPr="008E5C72">
        <w:rPr>
          <w:rFonts w:ascii="Calibri" w:hAnsi="Calibri" w:cs="Calibri"/>
          <w:noProof/>
          <w:szCs w:val="24"/>
        </w:rPr>
        <w:t>, 1–36.</w:t>
      </w:r>
    </w:p>
    <w:p w14:paraId="5910D24E"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Pacifici, M., Visconti, P., Butchart, S.H.M., Watson, J.E.M., Cassola, F.M. &amp; Rondinini, C. (2017). Species’ traits influenced their response to recent climate change. </w:t>
      </w:r>
      <w:r w:rsidRPr="008E5C72">
        <w:rPr>
          <w:rFonts w:ascii="Calibri" w:hAnsi="Calibri" w:cs="Calibri"/>
          <w:i/>
          <w:iCs/>
          <w:noProof/>
          <w:szCs w:val="24"/>
        </w:rPr>
        <w:t>Nat. Clim. Chang.</w:t>
      </w:r>
    </w:p>
    <w:p w14:paraId="7560E1A9"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Pagel, M. (1999). Inferring the historical patterns of biological evolution. </w:t>
      </w:r>
      <w:r w:rsidRPr="008E5C72">
        <w:rPr>
          <w:rFonts w:ascii="Calibri" w:hAnsi="Calibri" w:cs="Calibri"/>
          <w:i/>
          <w:iCs/>
          <w:noProof/>
          <w:szCs w:val="24"/>
        </w:rPr>
        <w:t>Nature</w:t>
      </w:r>
      <w:r w:rsidRPr="008E5C72">
        <w:rPr>
          <w:rFonts w:ascii="Calibri" w:hAnsi="Calibri" w:cs="Calibri"/>
          <w:noProof/>
          <w:szCs w:val="24"/>
        </w:rPr>
        <w:t>.</w:t>
      </w:r>
    </w:p>
    <w:p w14:paraId="20BDFCBE"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Pearson, R.G., Stanton, J.C., Shoemaker, K.T., Aiello-Lammens, M.E., Ersts, P.J., Horning, N., </w:t>
      </w:r>
      <w:r w:rsidRPr="008E5C72">
        <w:rPr>
          <w:rFonts w:ascii="Calibri" w:hAnsi="Calibri" w:cs="Calibri"/>
          <w:i/>
          <w:iCs/>
          <w:noProof/>
          <w:szCs w:val="24"/>
        </w:rPr>
        <w:t>et al.</w:t>
      </w:r>
      <w:r w:rsidRPr="008E5C72">
        <w:rPr>
          <w:rFonts w:ascii="Calibri" w:hAnsi="Calibri" w:cs="Calibri"/>
          <w:noProof/>
          <w:szCs w:val="24"/>
        </w:rPr>
        <w:t xml:space="preserve"> (2014). Life history and spatial traits predict extinction risk due to climate change. </w:t>
      </w:r>
      <w:r w:rsidRPr="008E5C72">
        <w:rPr>
          <w:rFonts w:ascii="Calibri" w:hAnsi="Calibri" w:cs="Calibri"/>
          <w:i/>
          <w:iCs/>
          <w:noProof/>
          <w:szCs w:val="24"/>
        </w:rPr>
        <w:t>Nat. Clim. Chang.</w:t>
      </w:r>
    </w:p>
    <w:p w14:paraId="3395D1A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Penone, C., Davidson, A.D., Shoemaker, K.T., Di Marco, M., Rondinini, C., Brooks, T.M., </w:t>
      </w:r>
      <w:r w:rsidRPr="008E5C72">
        <w:rPr>
          <w:rFonts w:ascii="Calibri" w:hAnsi="Calibri" w:cs="Calibri"/>
          <w:i/>
          <w:iCs/>
          <w:noProof/>
          <w:szCs w:val="24"/>
        </w:rPr>
        <w:t>et al.</w:t>
      </w:r>
      <w:r w:rsidRPr="008E5C72">
        <w:rPr>
          <w:rFonts w:ascii="Calibri" w:hAnsi="Calibri" w:cs="Calibri"/>
          <w:noProof/>
          <w:szCs w:val="24"/>
        </w:rPr>
        <w:t xml:space="preserve"> (2014). Imputation of missing data in life-history trait datasets: Which approach performs the best? </w:t>
      </w:r>
      <w:r w:rsidRPr="008E5C72">
        <w:rPr>
          <w:rFonts w:ascii="Calibri" w:hAnsi="Calibri" w:cs="Calibri"/>
          <w:i/>
          <w:iCs/>
          <w:noProof/>
          <w:szCs w:val="24"/>
        </w:rPr>
        <w:t>Methods Ecol. Evol.</w:t>
      </w:r>
    </w:p>
    <w:p w14:paraId="1599ACB9"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Powers, R.P. &amp; Jetz, W. (2019). Global habitat loss and extinction risk of terrestrial vertebrates under future land-use-change scenarios. </w:t>
      </w:r>
      <w:r w:rsidRPr="008E5C72">
        <w:rPr>
          <w:rFonts w:ascii="Calibri" w:hAnsi="Calibri" w:cs="Calibri"/>
          <w:i/>
          <w:iCs/>
          <w:noProof/>
          <w:szCs w:val="24"/>
        </w:rPr>
        <w:t>Nat. Clim. Chang.</w:t>
      </w:r>
      <w:r w:rsidRPr="008E5C72">
        <w:rPr>
          <w:rFonts w:ascii="Calibri" w:hAnsi="Calibri" w:cs="Calibri"/>
          <w:noProof/>
          <w:szCs w:val="24"/>
        </w:rPr>
        <w:t>, 9, 323–329.</w:t>
      </w:r>
    </w:p>
    <w:p w14:paraId="4383E4A3"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Quesnelle, P.E., Lindsay, K.E. &amp; Fahrig, L. (2014). Low reproductive rate predicts species sensitivity to habitat loss: A meta-analysis of wetland vertebrates. </w:t>
      </w:r>
      <w:r w:rsidRPr="008E5C72">
        <w:rPr>
          <w:rFonts w:ascii="Calibri" w:hAnsi="Calibri" w:cs="Calibri"/>
          <w:i/>
          <w:iCs/>
          <w:noProof/>
          <w:szCs w:val="24"/>
        </w:rPr>
        <w:t>PLoS One</w:t>
      </w:r>
      <w:r w:rsidRPr="008E5C72">
        <w:rPr>
          <w:rFonts w:ascii="Calibri" w:hAnsi="Calibri" w:cs="Calibri"/>
          <w:noProof/>
          <w:szCs w:val="24"/>
        </w:rPr>
        <w:t>.</w:t>
      </w:r>
    </w:p>
    <w:p w14:paraId="35E71A3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Rapacciuolo, G., Marin, J., Costa, G.C., Helmus, M.R., Behm, J.E., Brooks, T.M., </w:t>
      </w:r>
      <w:r w:rsidRPr="008E5C72">
        <w:rPr>
          <w:rFonts w:ascii="Calibri" w:hAnsi="Calibri" w:cs="Calibri"/>
          <w:i/>
          <w:iCs/>
          <w:noProof/>
          <w:szCs w:val="24"/>
        </w:rPr>
        <w:t>et al.</w:t>
      </w:r>
      <w:r w:rsidRPr="008E5C72">
        <w:rPr>
          <w:rFonts w:ascii="Calibri" w:hAnsi="Calibri" w:cs="Calibri"/>
          <w:noProof/>
          <w:szCs w:val="24"/>
        </w:rPr>
        <w:t xml:space="preserve"> (2017). The signature of human pressure history on the biogeography of body mass in tetrapods. </w:t>
      </w:r>
      <w:r w:rsidRPr="008E5C72">
        <w:rPr>
          <w:rFonts w:ascii="Calibri" w:hAnsi="Calibri" w:cs="Calibri"/>
          <w:i/>
          <w:iCs/>
          <w:noProof/>
          <w:szCs w:val="24"/>
        </w:rPr>
        <w:t>Glob. Ecol. Biogeogr.</w:t>
      </w:r>
    </w:p>
    <w:p w14:paraId="7DE61B2D"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Rinnan, S. (2021). Package ‘ CENFA .’</w:t>
      </w:r>
    </w:p>
    <w:p w14:paraId="7FAD941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Ripple, W.J., Estes, J.A., Beschta, R.L., Wilmers, C.C., Ritchie, E.G., Hebblewhite, M., </w:t>
      </w:r>
      <w:r w:rsidRPr="008E5C72">
        <w:rPr>
          <w:rFonts w:ascii="Calibri" w:hAnsi="Calibri" w:cs="Calibri"/>
          <w:i/>
          <w:iCs/>
          <w:noProof/>
          <w:szCs w:val="24"/>
        </w:rPr>
        <w:t>et al.</w:t>
      </w:r>
      <w:r w:rsidRPr="008E5C72">
        <w:rPr>
          <w:rFonts w:ascii="Calibri" w:hAnsi="Calibri" w:cs="Calibri"/>
          <w:noProof/>
          <w:szCs w:val="24"/>
        </w:rPr>
        <w:t xml:space="preserve"> (2014). Status and ecological effects of the world’s largest carnivores. </w:t>
      </w:r>
      <w:r w:rsidRPr="008E5C72">
        <w:rPr>
          <w:rFonts w:ascii="Calibri" w:hAnsi="Calibri" w:cs="Calibri"/>
          <w:i/>
          <w:iCs/>
          <w:noProof/>
          <w:szCs w:val="24"/>
        </w:rPr>
        <w:t>Science (80-. ).</w:t>
      </w:r>
      <w:r w:rsidRPr="008E5C72">
        <w:rPr>
          <w:rFonts w:ascii="Calibri" w:hAnsi="Calibri" w:cs="Calibri"/>
          <w:noProof/>
          <w:szCs w:val="24"/>
        </w:rPr>
        <w:t>, 343.</w:t>
      </w:r>
    </w:p>
    <w:p w14:paraId="411640C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Ripple, W.J., Wolf, C., Newsome, T.M., Hoffmann, M., Wirsing, A.J. &amp; McCauley, D.J. (2017). Extinction risk is most acute for the world’s largest and smallest vertebrates. </w:t>
      </w:r>
      <w:r w:rsidRPr="008E5C72">
        <w:rPr>
          <w:rFonts w:ascii="Calibri" w:hAnsi="Calibri" w:cs="Calibri"/>
          <w:i/>
          <w:iCs/>
          <w:noProof/>
          <w:szCs w:val="24"/>
        </w:rPr>
        <w:t>Proc. Natl. Acad. Sci.</w:t>
      </w:r>
    </w:p>
    <w:p w14:paraId="0DC085E3"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Rodrigues, A.S.L., Pilgrim, J.D., Lamoreux, J.F., Hoffmann, M. &amp; Brooks, T.M. (2006). The value of the IUCN Red List for conservation. </w:t>
      </w:r>
      <w:r w:rsidRPr="008E5C72">
        <w:rPr>
          <w:rFonts w:ascii="Calibri" w:hAnsi="Calibri" w:cs="Calibri"/>
          <w:i/>
          <w:iCs/>
          <w:noProof/>
          <w:szCs w:val="24"/>
        </w:rPr>
        <w:t>Trends Ecol. Evol.</w:t>
      </w:r>
      <w:r w:rsidRPr="008E5C72">
        <w:rPr>
          <w:rFonts w:ascii="Calibri" w:hAnsi="Calibri" w:cs="Calibri"/>
          <w:noProof/>
          <w:szCs w:val="24"/>
        </w:rPr>
        <w:t>, 21, 71–76.</w:t>
      </w:r>
    </w:p>
    <w:p w14:paraId="2DDD1CA6"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Rohr, J.R., Civitello, D.J., Cohen, J.M., Roznik, E.A., Sinervo, B. &amp; Dell, A.I. (2018). The complex drivers of thermal acclimation and breadth in ectotherms. </w:t>
      </w:r>
      <w:r w:rsidRPr="008E5C72">
        <w:rPr>
          <w:rFonts w:ascii="Calibri" w:hAnsi="Calibri" w:cs="Calibri"/>
          <w:i/>
          <w:iCs/>
          <w:noProof/>
          <w:szCs w:val="24"/>
        </w:rPr>
        <w:t>Ecol. Lett.</w:t>
      </w:r>
      <w:r w:rsidRPr="008E5C72">
        <w:rPr>
          <w:rFonts w:ascii="Calibri" w:hAnsi="Calibri" w:cs="Calibri"/>
          <w:noProof/>
          <w:szCs w:val="24"/>
        </w:rPr>
        <w:t>, 21, 1425–1439.</w:t>
      </w:r>
    </w:p>
    <w:p w14:paraId="16A0D536"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Roll, U., Feldman, A., Novosolov, M., Allison, A., Bauer, A.M., Bernard, R., </w:t>
      </w:r>
      <w:r w:rsidRPr="008E5C72">
        <w:rPr>
          <w:rFonts w:ascii="Calibri" w:hAnsi="Calibri" w:cs="Calibri"/>
          <w:i/>
          <w:iCs/>
          <w:noProof/>
          <w:szCs w:val="24"/>
        </w:rPr>
        <w:t>et al.</w:t>
      </w:r>
      <w:r w:rsidRPr="008E5C72">
        <w:rPr>
          <w:rFonts w:ascii="Calibri" w:hAnsi="Calibri" w:cs="Calibri"/>
          <w:noProof/>
          <w:szCs w:val="24"/>
        </w:rPr>
        <w:t xml:space="preserve"> (2017). The global distribution of tetrapods reveals a need for targeted reptile conservation. </w:t>
      </w:r>
      <w:r w:rsidRPr="008E5C72">
        <w:rPr>
          <w:rFonts w:ascii="Calibri" w:hAnsi="Calibri" w:cs="Calibri"/>
          <w:i/>
          <w:iCs/>
          <w:noProof/>
          <w:szCs w:val="24"/>
        </w:rPr>
        <w:t>Nat. Ecol. Evol.</w:t>
      </w:r>
    </w:p>
    <w:p w14:paraId="3320485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ayol, F., Sol, D. &amp; Pigot, A.L. (2020). Brain Size and Life History Interact to Predict Urban Tolerance in Birds. </w:t>
      </w:r>
      <w:r w:rsidRPr="008E5C72">
        <w:rPr>
          <w:rFonts w:ascii="Calibri" w:hAnsi="Calibri" w:cs="Calibri"/>
          <w:i/>
          <w:iCs/>
          <w:noProof/>
          <w:szCs w:val="24"/>
        </w:rPr>
        <w:t>Front. Ecol. Evol.</w:t>
      </w:r>
      <w:r w:rsidRPr="008E5C72">
        <w:rPr>
          <w:rFonts w:ascii="Calibri" w:hAnsi="Calibri" w:cs="Calibri"/>
          <w:noProof/>
          <w:szCs w:val="24"/>
        </w:rPr>
        <w:t>, 8, 58.</w:t>
      </w:r>
    </w:p>
    <w:p w14:paraId="788415A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chloss, C.A., Nunez, T.A. &amp; Lawler, J.J. (2012). Dispersal will limit ability of mammals to track climate change in the Western Hemisphere. </w:t>
      </w:r>
      <w:r w:rsidRPr="008E5C72">
        <w:rPr>
          <w:rFonts w:ascii="Calibri" w:hAnsi="Calibri" w:cs="Calibri"/>
          <w:i/>
          <w:iCs/>
          <w:noProof/>
          <w:szCs w:val="24"/>
        </w:rPr>
        <w:t>Proc. Natl. Acad. Sci.</w:t>
      </w:r>
      <w:r w:rsidRPr="008E5C72">
        <w:rPr>
          <w:rFonts w:ascii="Calibri" w:hAnsi="Calibri" w:cs="Calibri"/>
          <w:noProof/>
          <w:szCs w:val="24"/>
        </w:rPr>
        <w:t>, 109, 8606–8611.</w:t>
      </w:r>
    </w:p>
    <w:p w14:paraId="7E3ED47E"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cott Rinnan; Joshua Lawler. (2019). Climate‐niche factor analysis: a spatial approach to quantifying species vulnerability to climate change. </w:t>
      </w:r>
      <w:r w:rsidRPr="008E5C72">
        <w:rPr>
          <w:rFonts w:ascii="Calibri" w:hAnsi="Calibri" w:cs="Calibri"/>
          <w:i/>
          <w:iCs/>
          <w:noProof/>
          <w:szCs w:val="24"/>
        </w:rPr>
        <w:t>Ecography (Cop.).</w:t>
      </w:r>
      <w:r w:rsidRPr="008E5C72">
        <w:rPr>
          <w:rFonts w:ascii="Calibri" w:hAnsi="Calibri" w:cs="Calibri"/>
          <w:noProof/>
          <w:szCs w:val="24"/>
        </w:rPr>
        <w:t>, 42, 1494–1503.</w:t>
      </w:r>
    </w:p>
    <w:p w14:paraId="4B6AF4A9"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egan, D.B., Murray, K.A. &amp; Watson, J.E.M. (2016). A global assessment of current and future biodiversity vulnerability to habitat loss-climate change interactions. </w:t>
      </w:r>
      <w:r w:rsidRPr="008E5C72">
        <w:rPr>
          <w:rFonts w:ascii="Calibri" w:hAnsi="Calibri" w:cs="Calibri"/>
          <w:i/>
          <w:iCs/>
          <w:noProof/>
          <w:szCs w:val="24"/>
        </w:rPr>
        <w:t>Glob. Ecol. Conserv.</w:t>
      </w:r>
      <w:r w:rsidRPr="008E5C72">
        <w:rPr>
          <w:rFonts w:ascii="Calibri" w:hAnsi="Calibri" w:cs="Calibri"/>
          <w:noProof/>
          <w:szCs w:val="24"/>
        </w:rPr>
        <w:t>, 5, 12–21.</w:t>
      </w:r>
    </w:p>
    <w:p w14:paraId="6138E038"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La Sorte, F.A., Lepczyk, C.A., Aronson, M.F.J., Goddard, M.A., Hedblom, M., Katti, M., </w:t>
      </w:r>
      <w:r w:rsidRPr="008E5C72">
        <w:rPr>
          <w:rFonts w:ascii="Calibri" w:hAnsi="Calibri" w:cs="Calibri"/>
          <w:i/>
          <w:iCs/>
          <w:noProof/>
          <w:szCs w:val="24"/>
        </w:rPr>
        <w:t>et al.</w:t>
      </w:r>
      <w:r w:rsidRPr="008E5C72">
        <w:rPr>
          <w:rFonts w:ascii="Calibri" w:hAnsi="Calibri" w:cs="Calibri"/>
          <w:noProof/>
          <w:szCs w:val="24"/>
        </w:rPr>
        <w:t xml:space="preserve"> (2018). The phylogenetic and functional diversity of regional breeding bird assemblages is reduced and constricted through urbanization. </w:t>
      </w:r>
      <w:r w:rsidRPr="008E5C72">
        <w:rPr>
          <w:rFonts w:ascii="Calibri" w:hAnsi="Calibri" w:cs="Calibri"/>
          <w:i/>
          <w:iCs/>
          <w:noProof/>
          <w:szCs w:val="24"/>
        </w:rPr>
        <w:t>Divers. Distrib.</w:t>
      </w:r>
    </w:p>
    <w:p w14:paraId="5DFEA29A"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tehfest, E., van Zeist, W.J., Valin, H., Havlik, P., Popp, A., Kyle, P., </w:t>
      </w:r>
      <w:r w:rsidRPr="008E5C72">
        <w:rPr>
          <w:rFonts w:ascii="Calibri" w:hAnsi="Calibri" w:cs="Calibri"/>
          <w:i/>
          <w:iCs/>
          <w:noProof/>
          <w:szCs w:val="24"/>
        </w:rPr>
        <w:t>et al.</w:t>
      </w:r>
      <w:r w:rsidRPr="008E5C72">
        <w:rPr>
          <w:rFonts w:ascii="Calibri" w:hAnsi="Calibri" w:cs="Calibri"/>
          <w:noProof/>
          <w:szCs w:val="24"/>
        </w:rPr>
        <w:t xml:space="preserve"> (2019). Key determinants of global land-use projections. </w:t>
      </w:r>
      <w:r w:rsidRPr="008E5C72">
        <w:rPr>
          <w:rFonts w:ascii="Calibri" w:hAnsi="Calibri" w:cs="Calibri"/>
          <w:i/>
          <w:iCs/>
          <w:noProof/>
          <w:szCs w:val="24"/>
        </w:rPr>
        <w:t>Nat. Commun.</w:t>
      </w:r>
      <w:r w:rsidRPr="008E5C72">
        <w:rPr>
          <w:rFonts w:ascii="Calibri" w:hAnsi="Calibri" w:cs="Calibri"/>
          <w:noProof/>
          <w:szCs w:val="24"/>
        </w:rPr>
        <w:t>, 10, 1–10.</w:t>
      </w:r>
    </w:p>
    <w:p w14:paraId="0CB0DB1F"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tekhoven, D.J. (2016). Nonparametric Missing Value Imputation using Random Forest. </w:t>
      </w:r>
      <w:r w:rsidRPr="008E5C72">
        <w:rPr>
          <w:rFonts w:ascii="Calibri" w:hAnsi="Calibri" w:cs="Calibri"/>
          <w:i/>
          <w:iCs/>
          <w:noProof/>
          <w:szCs w:val="24"/>
        </w:rPr>
        <w:t>R Packag. version 1.4</w:t>
      </w:r>
      <w:r w:rsidRPr="008E5C72">
        <w:rPr>
          <w:rFonts w:ascii="Calibri" w:hAnsi="Calibri" w:cs="Calibri"/>
          <w:noProof/>
          <w:szCs w:val="24"/>
        </w:rPr>
        <w:t>.</w:t>
      </w:r>
    </w:p>
    <w:p w14:paraId="77D2DA5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Stekhoven, D.J. &amp; Bühlmann, P. (2012). Missforest-Non-parametric missing value imputation for mixed-type data. </w:t>
      </w:r>
      <w:r w:rsidRPr="008E5C72">
        <w:rPr>
          <w:rFonts w:ascii="Calibri" w:hAnsi="Calibri" w:cs="Calibri"/>
          <w:i/>
          <w:iCs/>
          <w:noProof/>
          <w:szCs w:val="24"/>
        </w:rPr>
        <w:t>Bioinformatics</w:t>
      </w:r>
      <w:r w:rsidRPr="008E5C72">
        <w:rPr>
          <w:rFonts w:ascii="Calibri" w:hAnsi="Calibri" w:cs="Calibri"/>
          <w:noProof/>
          <w:szCs w:val="24"/>
        </w:rPr>
        <w:t>.</w:t>
      </w:r>
    </w:p>
    <w:p w14:paraId="6F0E867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Thuiller, W., Lavorel, S. &amp; Araújo, M.B. (2005). Niche properties and geographical extent as predictors of species sensitivity to climate change. </w:t>
      </w:r>
      <w:r w:rsidRPr="008E5C72">
        <w:rPr>
          <w:rFonts w:ascii="Calibri" w:hAnsi="Calibri" w:cs="Calibri"/>
          <w:i/>
          <w:iCs/>
          <w:noProof/>
          <w:szCs w:val="24"/>
        </w:rPr>
        <w:t>Glob. Ecol. Biogeogr.</w:t>
      </w:r>
      <w:r w:rsidRPr="008E5C72">
        <w:rPr>
          <w:rFonts w:ascii="Calibri" w:hAnsi="Calibri" w:cs="Calibri"/>
          <w:noProof/>
          <w:szCs w:val="24"/>
        </w:rPr>
        <w:t>, 14, 347–357.</w:t>
      </w:r>
    </w:p>
    <w:p w14:paraId="1B49FEEB"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Tinoco, B.A., Santillán, V.E. &amp; Graham, C.H. (2018). Land use change has stronger effects on functional diversity than taxonomic diversity in tropical Andean hummingbirds. </w:t>
      </w:r>
      <w:r w:rsidRPr="008E5C72">
        <w:rPr>
          <w:rFonts w:ascii="Calibri" w:hAnsi="Calibri" w:cs="Calibri"/>
          <w:i/>
          <w:iCs/>
          <w:noProof/>
          <w:szCs w:val="24"/>
        </w:rPr>
        <w:t>Ecol. Evol.</w:t>
      </w:r>
    </w:p>
    <w:p w14:paraId="00C535F2"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Tonini, J.F.R., Beard, K.H., Ferreira, R.B., Jetz, W. &amp; Pyron, R.A. (2016). Fully-sampled phylogenies of squamates reveal evolutionary patterns in threat status. </w:t>
      </w:r>
      <w:r w:rsidRPr="008E5C72">
        <w:rPr>
          <w:rFonts w:ascii="Calibri" w:hAnsi="Calibri" w:cs="Calibri"/>
          <w:i/>
          <w:iCs/>
          <w:noProof/>
          <w:szCs w:val="24"/>
        </w:rPr>
        <w:t>Biol. Conserv.</w:t>
      </w:r>
      <w:r w:rsidRPr="008E5C72">
        <w:rPr>
          <w:rFonts w:ascii="Calibri" w:hAnsi="Calibri" w:cs="Calibri"/>
          <w:noProof/>
          <w:szCs w:val="24"/>
        </w:rPr>
        <w:t>, 204, 23–31.</w:t>
      </w:r>
    </w:p>
    <w:p w14:paraId="28B33DB6"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8E5C72">
        <w:rPr>
          <w:rFonts w:ascii="Calibri" w:hAnsi="Calibri" w:cs="Calibri"/>
          <w:i/>
          <w:iCs/>
          <w:noProof/>
          <w:szCs w:val="24"/>
        </w:rPr>
        <w:t>Freshw. Sci.</w:t>
      </w:r>
    </w:p>
    <w:p w14:paraId="7F533CD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Wheatley, C.J., Beale, C.M., Bradbury, R.B., Pearce-Higgins, J.W., Critchlow, R. &amp; Thomas, C.D. (2017). Climate change vulnerability for species—Assessing the assessments. </w:t>
      </w:r>
      <w:r w:rsidRPr="008E5C72">
        <w:rPr>
          <w:rFonts w:ascii="Calibri" w:hAnsi="Calibri" w:cs="Calibri"/>
          <w:i/>
          <w:iCs/>
          <w:noProof/>
          <w:szCs w:val="24"/>
        </w:rPr>
        <w:t>Glob. Chang. Biol.</w:t>
      </w:r>
    </w:p>
    <w:p w14:paraId="37511121"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szCs w:val="24"/>
        </w:rPr>
      </w:pPr>
      <w:r w:rsidRPr="008E5C72">
        <w:rPr>
          <w:rFonts w:ascii="Calibri" w:hAnsi="Calibri" w:cs="Calibri"/>
          <w:noProof/>
          <w:szCs w:val="24"/>
        </w:rPr>
        <w:t xml:space="preserve">White, C.R. (2011). Allometric estimation of metabolic rates in animals. </w:t>
      </w:r>
      <w:r w:rsidRPr="008E5C72">
        <w:rPr>
          <w:rFonts w:ascii="Calibri" w:hAnsi="Calibri" w:cs="Calibri"/>
          <w:i/>
          <w:iCs/>
          <w:noProof/>
          <w:szCs w:val="24"/>
        </w:rPr>
        <w:t>Comp. Biochem. Physiol. - A Mol. Integr. Physiol.</w:t>
      </w:r>
      <w:r w:rsidRPr="008E5C72">
        <w:rPr>
          <w:rFonts w:ascii="Calibri" w:hAnsi="Calibri" w:cs="Calibri"/>
          <w:noProof/>
          <w:szCs w:val="24"/>
        </w:rPr>
        <w:t>, 158, 346–357.</w:t>
      </w:r>
    </w:p>
    <w:p w14:paraId="3C0AF023" w14:textId="77777777" w:rsidR="008E5C72" w:rsidRPr="008E5C72" w:rsidRDefault="008E5C72" w:rsidP="008E5C72">
      <w:pPr>
        <w:widowControl w:val="0"/>
        <w:autoSpaceDE w:val="0"/>
        <w:autoSpaceDN w:val="0"/>
        <w:adjustRightInd w:val="0"/>
        <w:spacing w:line="240" w:lineRule="auto"/>
        <w:ind w:left="480" w:hanging="480"/>
        <w:rPr>
          <w:rFonts w:ascii="Calibri" w:hAnsi="Calibri" w:cs="Calibri"/>
          <w:noProof/>
        </w:rPr>
      </w:pPr>
      <w:r w:rsidRPr="008E5C72">
        <w:rPr>
          <w:rFonts w:ascii="Calibri" w:hAnsi="Calibri" w:cs="Calibri"/>
          <w:noProof/>
          <w:szCs w:val="24"/>
        </w:rPr>
        <w:t xml:space="preserve">Wilman, H., Belmaker, J., Simpson, J., de la Rosa, C., Rivadeneira, M.M. &amp; Jetz, W. (2014). EltonTraits 1.0: Species-level foraging attributes of the world’s birds and mammals. </w:t>
      </w:r>
      <w:r w:rsidRPr="008E5C72">
        <w:rPr>
          <w:rFonts w:ascii="Calibri" w:hAnsi="Calibri" w:cs="Calibri"/>
          <w:i/>
          <w:iCs/>
          <w:noProof/>
          <w:szCs w:val="24"/>
        </w:rPr>
        <w:t>Ecology</w:t>
      </w:r>
      <w:r w:rsidRPr="008E5C72">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Preferably use another word here, e.g.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20"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21"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22"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23"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24"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25"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27" w:author="Newbold, Tim" w:date="2022-04-26T15:28:00Z" w:initials="NT">
    <w:p w14:paraId="640CBDA6" w14:textId="4694E835" w:rsidR="00C6401C" w:rsidRDefault="00C6401C">
      <w:pPr>
        <w:pStyle w:val="CommentText"/>
      </w:pPr>
      <w:r>
        <w:rPr>
          <w:rStyle w:val="CommentReference"/>
        </w:rPr>
        <w:annotationRef/>
      </w:r>
      <w:r>
        <w:t xml:space="preserve">I am not sure that the </w:t>
      </w:r>
      <w:proofErr w:type="spellStart"/>
      <w:r>
        <w:t>Frishkoff</w:t>
      </w:r>
      <w:proofErr w:type="spellEnd"/>
      <w:r>
        <w:t xml:space="preserve"> study fits well here. It didn’t consider traits, so it is certainly not an example of a functional diversity study, as somewhat implied here. </w:t>
      </w:r>
    </w:p>
  </w:comment>
  <w:comment w:id="28"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48"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that previous studies have indeed found that traits are associated with species’ sensitivity to climate change and to land use. </w:t>
      </w:r>
    </w:p>
  </w:comment>
  <w:comment w:id="49" w:author="Newbold, Tim" w:date="2022-04-26T15:27:00Z" w:initials="NT">
    <w:p w14:paraId="41818343" w14:textId="29ACC4F5" w:rsidR="00C6401C" w:rsidRDefault="00C6401C">
      <w:pPr>
        <w:pStyle w:val="CommentText"/>
      </w:pPr>
      <w:r>
        <w:rPr>
          <w:rStyle w:val="CommentReference"/>
        </w:rPr>
        <w:annotationRef/>
      </w:r>
      <w:r>
        <w:t>Although, importantly, we can’t test a mechanistic link in this study, particularly with regard to climate-change sensitivity. So I think it is risky to frame this paper in terms of mechanisms and predictions.</w:t>
      </w:r>
    </w:p>
  </w:comment>
  <w:comment w:id="50"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aforementioned studies (it is not clear which reference you mean). </w:t>
      </w:r>
    </w:p>
  </w:comment>
  <w:comment w:id="51"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52"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55"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56"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57"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58"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59"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60"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61"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62"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63"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4"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66"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5"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67"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68"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77"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78" w:author="Newbold, Tim" w:date="2022-04-26T15:53:00Z" w:initials="NT">
    <w:p w14:paraId="35E8C95C" w14:textId="3A921E2A" w:rsidR="00C6401C" w:rsidRDefault="00C6401C">
      <w:pPr>
        <w:pStyle w:val="CommentText"/>
      </w:pPr>
      <w:r>
        <w:rPr>
          <w:rStyle w:val="CommentReference"/>
        </w:rPr>
        <w:annotationRef/>
      </w:r>
      <w:r>
        <w:t>I prefer “ecological characteristics”, as used at the start of the introduction. We are not able to make predictions on the basis of a correlative association.</w:t>
      </w:r>
    </w:p>
  </w:comment>
  <w:comment w:id="79"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80"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81"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82"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83"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94"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95" w:author="Newbold, Tim" w:date="2022-05-13T11:06:00Z" w:initials="NT">
    <w:p w14:paraId="72713B80" w14:textId="5B09BB9F" w:rsidR="00C6401C" w:rsidRDefault="00C6401C">
      <w:pPr>
        <w:pStyle w:val="CommentText"/>
      </w:pPr>
      <w:r>
        <w:rPr>
          <w:rStyle w:val="CommentReference"/>
        </w:rPr>
        <w:annotationRef/>
      </w:r>
      <w:r>
        <w:t>Diet is a trait I think. Certainly it meets the definition of being measurable at the individual level.</w:t>
      </w:r>
    </w:p>
  </w:comment>
  <w:comment w:id="96" w:author="Newbold, Tim" w:date="2022-05-13T11:11:00Z" w:initials="NT">
    <w:p w14:paraId="357061B6" w14:textId="5C6104DB" w:rsidR="00C6401C" w:rsidRDefault="00C6401C">
      <w:pPr>
        <w:pStyle w:val="CommentText"/>
      </w:pPr>
      <w:r>
        <w:rPr>
          <w:rStyle w:val="CommentReference"/>
        </w:rPr>
        <w:annotationRef/>
      </w:r>
      <w:r>
        <w:t>I thought you had decided not to capitalize class in your thesis?</w:t>
      </w:r>
    </w:p>
  </w:comment>
  <w:comment w:id="98" w:author="Newbold, Tim" w:date="2022-05-13T11:12:00Z" w:initials="NT">
    <w:p w14:paraId="6C3DD294" w14:textId="6C104E5C" w:rsidR="00C6401C" w:rsidRDefault="00C6401C">
      <w:pPr>
        <w:pStyle w:val="CommentText"/>
      </w:pPr>
      <w:r>
        <w:rPr>
          <w:rStyle w:val="CommentReference"/>
        </w:rPr>
        <w:annotationRef/>
      </w:r>
      <w:r>
        <w:t>To make clear that we are definitely not trying to imply a mechanistic link.</w:t>
      </w:r>
    </w:p>
  </w:comment>
  <w:comment w:id="97" w:author="Newbold, Tim" w:date="2022-04-26T16:07:00Z" w:initials="NT">
    <w:p w14:paraId="6EA85D78" w14:textId="07CE2A29" w:rsidR="00C6401C" w:rsidRDefault="00C6401C">
      <w:pPr>
        <w:pStyle w:val="CommentText"/>
      </w:pPr>
      <w:r>
        <w:rPr>
          <w:rStyle w:val="CommentReference"/>
        </w:rPr>
        <w:annotationRef/>
      </w:r>
      <w:r>
        <w:t>We need to be careful here with respect to climate-change sensitivity. Since we are estimating climate sensitivity based on climatic niche properties we can’t say anything about responses to climate change. We can only detect an association between ecological characteristics and expected sensitivity to climate change.</w:t>
      </w:r>
    </w:p>
  </w:comment>
  <w:comment w:id="99"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100"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101" w:author="Newbold, Tim" w:date="2022-04-26T16:12:00Z" w:initials="NT">
    <w:p w14:paraId="12E45C4F" w14:textId="3038DA4F" w:rsidR="00C6401C" w:rsidRDefault="00C6401C">
      <w:pPr>
        <w:pStyle w:val="CommentText"/>
      </w:pPr>
      <w:r>
        <w:rPr>
          <w:rStyle w:val="CommentReference"/>
        </w:rPr>
        <w:annotationRef/>
      </w:r>
      <w:r>
        <w:t>So, how did you classify diet, if it was not possible to estimate primary diet?</w:t>
      </w:r>
    </w:p>
  </w:comment>
  <w:comment w:id="102" w:author="Newbold, Tim" w:date="2022-05-13T11:15:00Z" w:initials="NT">
    <w:p w14:paraId="18E6D698" w14:textId="604D14B5" w:rsidR="00C6401C" w:rsidRDefault="00C6401C">
      <w:pPr>
        <w:pStyle w:val="CommentText"/>
      </w:pPr>
      <w:r>
        <w:rPr>
          <w:rStyle w:val="CommentReference"/>
        </w:rPr>
        <w:annotationRef/>
      </w:r>
      <w:r>
        <w:t xml:space="preserve">Say for what percentage of (or at least how many) amphibian species </w:t>
      </w:r>
      <w:proofErr w:type="spellStart"/>
      <w:r>
        <w:t>AmphibBIO</w:t>
      </w:r>
      <w:proofErr w:type="spellEnd"/>
      <w:r>
        <w:t xml:space="preserve"> contains diet information. So that it is clear why we also supplemented this information with our own data collection.</w:t>
      </w:r>
    </w:p>
  </w:comment>
  <w:comment w:id="104"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 xml:space="preserve">Also, we need to say here at least what the nature of the new diet data we collected was – were the data recorded as presence/absence of different diet items, as in </w:t>
      </w:r>
      <w:proofErr w:type="spellStart"/>
      <w:r>
        <w:t>AmphibBIO</w:t>
      </w:r>
      <w:proofErr w:type="spellEnd"/>
      <w:r>
        <w:t>, or directly as an estimate of primary diet?</w:t>
      </w:r>
    </w:p>
  </w:comment>
  <w:comment w:id="105"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103"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106"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107"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108" w:author="Newbold, Tim" w:date="2022-04-26T18:18:00Z" w:initials="NT">
    <w:p w14:paraId="16FEDF66" w14:textId="4537A841" w:rsidR="00C6401C" w:rsidRDefault="00C6401C">
      <w:pPr>
        <w:pStyle w:val="CommentText"/>
      </w:pPr>
      <w:r>
        <w:rPr>
          <w:rStyle w:val="CommentReference"/>
        </w:rPr>
        <w:annotationRef/>
      </w:r>
      <w:r>
        <w:t>And amphibians?</w:t>
      </w:r>
    </w:p>
  </w:comment>
  <w:comment w:id="109"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110"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 xml:space="preserve">without also saying that you calculated range area by converting the range maps to </w:t>
      </w:r>
      <w:proofErr w:type="spellStart"/>
      <w:r>
        <w:t>rasters</w:t>
      </w:r>
      <w:proofErr w:type="spellEnd"/>
      <w:r>
        <w:t>.</w:t>
      </w:r>
    </w:p>
  </w:comment>
  <w:comment w:id="111"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 xml:space="preserve">be measured on an individual </w:t>
      </w:r>
      <w:proofErr w:type="spellStart"/>
      <w:r>
        <w:t>organism.a</w:t>
      </w:r>
      <w:proofErr w:type="spellEnd"/>
    </w:p>
  </w:comment>
  <w:comment w:id="112"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113"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114"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115"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116" w:author="Newbold, Tim" w:date="2022-05-13T11:37:00Z" w:initials="NT">
    <w:p w14:paraId="5A6266CC" w14:textId="7DDF4070" w:rsidR="00C6401C" w:rsidRDefault="00C6401C">
      <w:pPr>
        <w:pStyle w:val="CommentText"/>
      </w:pPr>
      <w:r>
        <w:rPr>
          <w:rStyle w:val="CommentReference"/>
        </w:rPr>
        <w:annotationRef/>
      </w:r>
      <w:r>
        <w:t>This could misconstrued as meaning that the samples of abundance didn’t follow a standardised protocol.</w:t>
      </w:r>
    </w:p>
  </w:comment>
  <w:comment w:id="117"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118" w:author="Newbold, Tim" w:date="2022-04-26T18:25:00Z" w:initials="NT">
    <w:p w14:paraId="06187E29" w14:textId="1D49B541" w:rsidR="00C6401C" w:rsidRDefault="00C6401C">
      <w:pPr>
        <w:pStyle w:val="CommentText"/>
      </w:pPr>
      <w:r>
        <w:rPr>
          <w:rStyle w:val="CommentReference"/>
        </w:rPr>
        <w:annotationRef/>
      </w:r>
      <w:r>
        <w:t>Give brief definitions of these categories for those unfamiliar with such land-use classifications. Certainly for the manuscript. For the thesis, this information will have been given earlier.</w:t>
      </w:r>
    </w:p>
  </w:comment>
  <w:comment w:id="119"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120"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121"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122"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123"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124"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125"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126" w:author="Newbold, Tim" w:date="2022-04-26T19:08:00Z" w:initials="NT">
    <w:p w14:paraId="618B4E8A" w14:textId="6296E140" w:rsidR="00C6401C" w:rsidRDefault="00C6401C">
      <w:pPr>
        <w:pStyle w:val="CommentText"/>
      </w:pPr>
      <w:r>
        <w:rPr>
          <w:rStyle w:val="CommentReference"/>
        </w:rPr>
        <w:annotationRef/>
      </w:r>
      <w:r>
        <w:t>Give version number</w:t>
      </w:r>
    </w:p>
  </w:comment>
  <w:comment w:id="127"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128"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129"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130" w:author="Newbold, Tim" w:date="2022-05-13T11:51:00Z" w:initials="NT">
    <w:p w14:paraId="4D22910C" w14:textId="058244DD" w:rsidR="00C6401C" w:rsidRDefault="00C6401C">
      <w:pPr>
        <w:pStyle w:val="CommentText"/>
      </w:pPr>
      <w:r>
        <w:rPr>
          <w:rStyle w:val="CommentReference"/>
        </w:rPr>
        <w:annotationRef/>
      </w:r>
      <w:r>
        <w:t>In panel b, I think it would be clearer, instead of saying e.g.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131"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 in reality, thes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132"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133"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134" w:author="Newbold, Tim" w:date="2022-05-13T11:55:00Z" w:initials="NT">
    <w:p w14:paraId="4AFABEDF" w14:textId="088E2D5F" w:rsidR="00C6401C" w:rsidRDefault="00C6401C">
      <w:pPr>
        <w:pStyle w:val="CommentText"/>
      </w:pPr>
      <w:r>
        <w:rPr>
          <w:rStyle w:val="CommentReference"/>
        </w:rPr>
        <w:annotationRef/>
      </w:r>
      <w:r>
        <w:t>This just risks confusion I think.</w:t>
      </w:r>
    </w:p>
  </w:comment>
  <w:comment w:id="135"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136" w:author="Newbold, Tim" w:date="2022-04-26T18:53:00Z" w:initials="NT">
    <w:p w14:paraId="15D9D484" w14:textId="6D5D1F0A" w:rsidR="00C6401C" w:rsidRDefault="00C6401C">
      <w:pPr>
        <w:pStyle w:val="CommentText"/>
      </w:pPr>
      <w:r>
        <w:rPr>
          <w:rStyle w:val="CommentReference"/>
        </w:rPr>
        <w:annotationRef/>
      </w:r>
      <w:r>
        <w:t>Give version number.</w:t>
      </w:r>
    </w:p>
  </w:comment>
  <w:comment w:id="137"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138"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139"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140"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141"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142"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143" w:author="Newbold, Tim" w:date="2022-04-26T19:07:00Z" w:initials="NT">
    <w:p w14:paraId="668EFD10" w14:textId="08B8365C" w:rsidR="00C6401C" w:rsidRDefault="00C6401C">
      <w:pPr>
        <w:pStyle w:val="CommentText"/>
      </w:pPr>
      <w:r>
        <w:rPr>
          <w:rStyle w:val="CommentReference"/>
        </w:rPr>
        <w:annotationRef/>
      </w:r>
      <w:r>
        <w:t>Give version number</w:t>
      </w:r>
    </w:p>
  </w:comment>
  <w:comment w:id="144"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145"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146" w:author="Newbold, Tim" w:date="2022-05-13T13:56:00Z" w:initials="NT">
    <w:p w14:paraId="1DCDE2E7" w14:textId="46F1E334" w:rsidR="00881774" w:rsidRDefault="00881774">
      <w:pPr>
        <w:pStyle w:val="CommentText"/>
      </w:pPr>
      <w:r>
        <w:rPr>
          <w:rStyle w:val="CommentReference"/>
        </w:rPr>
        <w:annotationRef/>
      </w:r>
      <w:r>
        <w:t>Is this correct?</w:t>
      </w:r>
    </w:p>
  </w:comment>
  <w:comment w:id="147" w:author="Newbold, Tim" w:date="2022-04-27T08:55:00Z" w:initials="NT">
    <w:p w14:paraId="5223580D" w14:textId="7C91E977" w:rsidR="00C6401C" w:rsidRDefault="00C6401C">
      <w:pPr>
        <w:pStyle w:val="CommentText"/>
      </w:pPr>
      <w:r>
        <w:rPr>
          <w:rStyle w:val="CommentReference"/>
        </w:rPr>
        <w:annotationRef/>
      </w:r>
      <w:r>
        <w:t>I think it would be worth highlighting here that many artificial habitat users increased in occurrence probability in disturbed land uses. The reptiles was something of an exception if I remember correctly.</w:t>
      </w:r>
    </w:p>
  </w:comment>
  <w:comment w:id="148"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49"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50" w:author="Newbold, Tim" w:date="2022-04-27T09:00:00Z" w:initials="NT">
    <w:p w14:paraId="46F30D1C" w14:textId="2257425A" w:rsidR="00C6401C" w:rsidRDefault="00C6401C">
      <w:pPr>
        <w:pStyle w:val="CommentText"/>
      </w:pPr>
      <w:r>
        <w:rPr>
          <w:rStyle w:val="CommentReference"/>
        </w:rPr>
        <w:annotationRef/>
      </w:r>
      <w:r>
        <w:t>Correct?</w:t>
      </w:r>
    </w:p>
  </w:comment>
  <w:comment w:id="151"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153"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154"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155"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165"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156"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166"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169"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171"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172" w:author="Etard, Adrienne [2]" w:date="2022-05-16T16:20:00Z" w:initials="EA">
    <w:p w14:paraId="377C81EB" w14:textId="7F5FE1B3" w:rsidR="00723CA7" w:rsidRDefault="00723CA7">
      <w:pPr>
        <w:pStyle w:val="CommentText"/>
      </w:pPr>
      <w:r>
        <w:rPr>
          <w:rStyle w:val="CommentReference"/>
        </w:rPr>
        <w:annotationRef/>
      </w:r>
      <w:r>
        <w:t>For the paper, I think it would be good</w:t>
      </w:r>
    </w:p>
  </w:comment>
  <w:comment w:id="173"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170"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174" w:author="Newbold, Tim" w:date="2022-05-13T15:09:00Z" w:initials="NT">
    <w:p w14:paraId="7A38FF64" w14:textId="0675D9AC" w:rsidR="0082727A" w:rsidRDefault="0082727A">
      <w:pPr>
        <w:pStyle w:val="CommentText"/>
      </w:pPr>
      <w:r>
        <w:rPr>
          <w:rStyle w:val="CommentReference"/>
        </w:rPr>
        <w:annotationRef/>
      </w:r>
      <w:r>
        <w:t>You need to explain what the lines and shaded areas represent. And also briefly the basis for the estimates of climate-change sensitivity.</w:t>
      </w:r>
    </w:p>
  </w:comment>
  <w:comment w:id="175" w:author="Newbold, Tim" w:date="2022-04-27T09:16:00Z" w:initials="NT">
    <w:p w14:paraId="309B66B6" w14:textId="59B48771" w:rsidR="00C6401C" w:rsidRDefault="00C6401C">
      <w:pPr>
        <w:pStyle w:val="CommentText"/>
      </w:pPr>
      <w:r>
        <w:rPr>
          <w:rStyle w:val="CommentReference"/>
        </w:rPr>
        <w:annotationRef/>
      </w:r>
      <w:r>
        <w:t>I think somewhere we need to acknowledge that this is very likely given the way the CENFA approach works. But I think that is OK as long as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176"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178"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179" w:author="Newbold, Tim" w:date="2022-05-13T15:18:00Z" w:initials="NT">
    <w:p w14:paraId="1C50D755" w14:textId="2C5A489C" w:rsidR="00516DBC" w:rsidRDefault="00516DBC">
      <w:pPr>
        <w:pStyle w:val="CommentText"/>
      </w:pPr>
      <w:r>
        <w:rPr>
          <w:rStyle w:val="CommentReference"/>
        </w:rPr>
        <w:annotationRef/>
      </w:r>
      <w:r>
        <w:t>Correct?</w:t>
      </w:r>
    </w:p>
  </w:comment>
  <w:comment w:id="180"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181"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182"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w:t>
      </w:r>
      <w:proofErr w:type="spellStart"/>
      <w:r w:rsidR="00996655">
        <w:t>PLoS</w:t>
      </w:r>
      <w:proofErr w:type="spellEnd"/>
      <w:r w:rsidR="00996655">
        <w:t xml:space="preserve"> ONE, but I think yours is the first study to lend this idea empirical support at a global scale.</w:t>
      </w:r>
    </w:p>
  </w:comment>
  <w:comment w:id="183"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185" w:author="Newbold, Tim" w:date="2022-05-13T16:01:00Z" w:initials="NT">
    <w:p w14:paraId="34FDF0AF" w14:textId="77777777" w:rsidR="006001A8" w:rsidRDefault="006001A8" w:rsidP="006001A8">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188"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189"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1"/>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6025DA8F" w15:done="0"/>
  <w15:commentEx w15:paraId="78E60C32" w15:done="1"/>
  <w15:commentEx w15:paraId="65D6FCF4" w15:done="0"/>
  <w15:commentEx w15:paraId="783A4BE0" w15:done="0"/>
  <w15:commentEx w15:paraId="27BF07A4"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1"/>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1"/>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1"/>
  <w15:commentEx w15:paraId="5A6266CC" w15:done="1"/>
  <w15:commentEx w15:paraId="38F38261" w15:done="1"/>
  <w15:commentEx w15:paraId="06187E29" w15:done="1"/>
  <w15:commentEx w15:paraId="682917EC" w15:done="1"/>
  <w15:commentEx w15:paraId="7759AACE" w15:paraIdParent="682917EC" w15:done="1"/>
  <w15:commentEx w15:paraId="76FB107A" w15:done="1"/>
  <w15:commentEx w15:paraId="5FF65BF5" w15:done="1"/>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1"/>
  <w15:commentEx w15:paraId="281E8963" w15:done="1"/>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17EC2D7E" w15:done="1"/>
  <w15:commentEx w15:paraId="7BBAD66E" w15:done="1"/>
  <w15:commentEx w15:paraId="5218DFC0" w15:done="1"/>
  <w15:commentEx w15:paraId="796C253A" w15:done="1"/>
  <w15:commentEx w15:paraId="31FAC0A6" w15:done="1"/>
  <w15:commentEx w15:paraId="733B7CB0" w15:done="1"/>
  <w15:commentEx w15:paraId="52BE1F94" w15:done="1"/>
  <w15:commentEx w15:paraId="5995FF86" w15:done="1"/>
  <w15:commentEx w15:paraId="69C2D6EF" w15:done="1"/>
  <w15:commentEx w15:paraId="377C81EB" w15:paraIdParent="69C2D6EF" w15:done="1"/>
  <w15:commentEx w15:paraId="175CB21F" w15:done="1"/>
  <w15:commentEx w15:paraId="7542549B" w15:done="1"/>
  <w15:commentEx w15:paraId="7A38FF64" w15:done="1"/>
  <w15:commentEx w15:paraId="309B66B6" w15:done="1"/>
  <w15:commentEx w15:paraId="7B8050C5" w15:paraIdParent="309B66B6" w15:done="1"/>
  <w15:commentEx w15:paraId="4D8AEA68" w15:done="1"/>
  <w15:commentEx w15:paraId="1C50D755" w15:done="1"/>
  <w15:commentEx w15:paraId="0A5A4E04" w15:done="1"/>
  <w15:commentEx w15:paraId="02E41B21" w15:paraIdParent="0A5A4E04" w15:done="1"/>
  <w15:commentEx w15:paraId="3C3C562B" w15:done="1"/>
  <w15:commentEx w15:paraId="3248FAEF" w15:done="1"/>
  <w15:commentEx w15:paraId="34FDF0AF" w15:done="1"/>
  <w15:commentEx w15:paraId="4C40785B" w15:done="1"/>
  <w15:commentEx w15:paraId="7F2A5A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2CF85E" w16cex:dateUtc="2022-05-16T15:20: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F82C2" w16cex:dateUtc="2022-05-13T15:01:00Z"/>
  <w16cex:commentExtensible w16cex:durableId="2628FECC" w16cex:dateUtc="2022-05-13T14:59:00Z"/>
  <w16cex:commentExtensible w16cex:durableId="2628FEE8" w16cex:dateUtc="2022-05-13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377C81EB" w16cid:durableId="262CF85E"/>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34FDF0AF" w16cid:durableId="262F82C2"/>
  <w16cid:commentId w16cid:paraId="4C40785B" w16cid:durableId="2628FECC"/>
  <w16cid:commentId w16cid:paraId="7F2A5AD2" w16cid:durableId="2628F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DB435" w14:textId="77777777" w:rsidR="005E5294" w:rsidRDefault="005E5294" w:rsidP="00CB7F14">
      <w:pPr>
        <w:spacing w:after="0" w:line="240" w:lineRule="auto"/>
      </w:pPr>
      <w:r>
        <w:separator/>
      </w:r>
    </w:p>
  </w:endnote>
  <w:endnote w:type="continuationSeparator" w:id="0">
    <w:p w14:paraId="2C195D43" w14:textId="77777777" w:rsidR="005E5294" w:rsidRDefault="005E5294" w:rsidP="00CB7F14">
      <w:pPr>
        <w:spacing w:after="0" w:line="240" w:lineRule="auto"/>
      </w:pPr>
      <w:r>
        <w:continuationSeparator/>
      </w:r>
    </w:p>
  </w:endnote>
  <w:endnote w:type="continuationNotice" w:id="1">
    <w:p w14:paraId="14203746" w14:textId="77777777" w:rsidR="005E5294" w:rsidRDefault="005E529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361C" w14:textId="77777777" w:rsidR="005E5294" w:rsidRDefault="005E5294" w:rsidP="00CB7F14">
      <w:pPr>
        <w:spacing w:after="0" w:line="240" w:lineRule="auto"/>
      </w:pPr>
      <w:r>
        <w:separator/>
      </w:r>
    </w:p>
  </w:footnote>
  <w:footnote w:type="continuationSeparator" w:id="0">
    <w:p w14:paraId="66AEC460" w14:textId="77777777" w:rsidR="005E5294" w:rsidRDefault="005E5294" w:rsidP="00CB7F14">
      <w:pPr>
        <w:spacing w:after="0" w:line="240" w:lineRule="auto"/>
      </w:pPr>
      <w:r>
        <w:continuationSeparator/>
      </w:r>
    </w:p>
  </w:footnote>
  <w:footnote w:type="continuationNotice" w:id="1">
    <w:p w14:paraId="64422739" w14:textId="77777777" w:rsidR="005E5294" w:rsidRDefault="005E529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4D6E"/>
    <w:rsid w:val="00005BE3"/>
    <w:rsid w:val="00006176"/>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319D"/>
    <w:rsid w:val="00043CDF"/>
    <w:rsid w:val="0004409A"/>
    <w:rsid w:val="00045A31"/>
    <w:rsid w:val="00045F4E"/>
    <w:rsid w:val="00046057"/>
    <w:rsid w:val="0004769F"/>
    <w:rsid w:val="00047A5A"/>
    <w:rsid w:val="000507E7"/>
    <w:rsid w:val="00052F3C"/>
    <w:rsid w:val="00053236"/>
    <w:rsid w:val="000533AF"/>
    <w:rsid w:val="0005389F"/>
    <w:rsid w:val="00054782"/>
    <w:rsid w:val="00054858"/>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4BDD"/>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5AE"/>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9C8"/>
    <w:rsid w:val="000C3B4D"/>
    <w:rsid w:val="000C5813"/>
    <w:rsid w:val="000C626D"/>
    <w:rsid w:val="000C7359"/>
    <w:rsid w:val="000C7926"/>
    <w:rsid w:val="000C793D"/>
    <w:rsid w:val="000C7C6F"/>
    <w:rsid w:val="000D1767"/>
    <w:rsid w:val="000D41F9"/>
    <w:rsid w:val="000D481A"/>
    <w:rsid w:val="000D7A5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EA4"/>
    <w:rsid w:val="000F5FD5"/>
    <w:rsid w:val="000F6152"/>
    <w:rsid w:val="000F6453"/>
    <w:rsid w:val="000F6700"/>
    <w:rsid w:val="001002EA"/>
    <w:rsid w:val="001004D2"/>
    <w:rsid w:val="00100F34"/>
    <w:rsid w:val="00100FD5"/>
    <w:rsid w:val="001012CA"/>
    <w:rsid w:val="001019BB"/>
    <w:rsid w:val="00101DD2"/>
    <w:rsid w:val="0010243B"/>
    <w:rsid w:val="001030E1"/>
    <w:rsid w:val="00103120"/>
    <w:rsid w:val="001035F0"/>
    <w:rsid w:val="0010366B"/>
    <w:rsid w:val="00103DE9"/>
    <w:rsid w:val="001043B0"/>
    <w:rsid w:val="001046D6"/>
    <w:rsid w:val="00104A0F"/>
    <w:rsid w:val="00105ACF"/>
    <w:rsid w:val="00105CBE"/>
    <w:rsid w:val="00106DC7"/>
    <w:rsid w:val="00107C8F"/>
    <w:rsid w:val="001101F3"/>
    <w:rsid w:val="00112E9C"/>
    <w:rsid w:val="00113143"/>
    <w:rsid w:val="001132BC"/>
    <w:rsid w:val="00117C78"/>
    <w:rsid w:val="00117F21"/>
    <w:rsid w:val="001224F9"/>
    <w:rsid w:val="0012315D"/>
    <w:rsid w:val="00123A6A"/>
    <w:rsid w:val="001243D9"/>
    <w:rsid w:val="001256D0"/>
    <w:rsid w:val="0012627C"/>
    <w:rsid w:val="00126EB1"/>
    <w:rsid w:val="00127097"/>
    <w:rsid w:val="001270B1"/>
    <w:rsid w:val="00127145"/>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37DB6"/>
    <w:rsid w:val="00140496"/>
    <w:rsid w:val="00142329"/>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51E0"/>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710"/>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C56E1"/>
    <w:rsid w:val="001D03B2"/>
    <w:rsid w:val="001D03F0"/>
    <w:rsid w:val="001D0419"/>
    <w:rsid w:val="001D0784"/>
    <w:rsid w:val="001D1919"/>
    <w:rsid w:val="001D24C8"/>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E6BF0"/>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996"/>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4442"/>
    <w:rsid w:val="00224643"/>
    <w:rsid w:val="00225314"/>
    <w:rsid w:val="002260A7"/>
    <w:rsid w:val="00226127"/>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BC3"/>
    <w:rsid w:val="0025381C"/>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6D29"/>
    <w:rsid w:val="00267D54"/>
    <w:rsid w:val="002706E6"/>
    <w:rsid w:val="00271F27"/>
    <w:rsid w:val="00272565"/>
    <w:rsid w:val="00272801"/>
    <w:rsid w:val="0027283C"/>
    <w:rsid w:val="00272D08"/>
    <w:rsid w:val="0027361F"/>
    <w:rsid w:val="0027598B"/>
    <w:rsid w:val="00275FC3"/>
    <w:rsid w:val="002764D6"/>
    <w:rsid w:val="00276D5A"/>
    <w:rsid w:val="00276D68"/>
    <w:rsid w:val="00277C60"/>
    <w:rsid w:val="00277D53"/>
    <w:rsid w:val="002808D9"/>
    <w:rsid w:val="00280FE1"/>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228B"/>
    <w:rsid w:val="0029247E"/>
    <w:rsid w:val="00293263"/>
    <w:rsid w:val="00294F43"/>
    <w:rsid w:val="00296240"/>
    <w:rsid w:val="00296C33"/>
    <w:rsid w:val="00296FB2"/>
    <w:rsid w:val="00297BC2"/>
    <w:rsid w:val="002A066F"/>
    <w:rsid w:val="002A0717"/>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C7F08"/>
    <w:rsid w:val="002D0C4A"/>
    <w:rsid w:val="002D1141"/>
    <w:rsid w:val="002D2983"/>
    <w:rsid w:val="002D2B72"/>
    <w:rsid w:val="002D4D36"/>
    <w:rsid w:val="002D5227"/>
    <w:rsid w:val="002D6147"/>
    <w:rsid w:val="002D65E3"/>
    <w:rsid w:val="002D665B"/>
    <w:rsid w:val="002D75A6"/>
    <w:rsid w:val="002D75EF"/>
    <w:rsid w:val="002D7996"/>
    <w:rsid w:val="002D7D2A"/>
    <w:rsid w:val="002E13B7"/>
    <w:rsid w:val="002E1994"/>
    <w:rsid w:val="002E1A59"/>
    <w:rsid w:val="002E2E1E"/>
    <w:rsid w:val="002E5149"/>
    <w:rsid w:val="002E6175"/>
    <w:rsid w:val="002E6F62"/>
    <w:rsid w:val="002E7884"/>
    <w:rsid w:val="002F00B3"/>
    <w:rsid w:val="002F1309"/>
    <w:rsid w:val="002F1432"/>
    <w:rsid w:val="002F2104"/>
    <w:rsid w:val="002F3E09"/>
    <w:rsid w:val="002F42D6"/>
    <w:rsid w:val="002F5279"/>
    <w:rsid w:val="002F6889"/>
    <w:rsid w:val="002F79AC"/>
    <w:rsid w:val="002F7FEE"/>
    <w:rsid w:val="003011AC"/>
    <w:rsid w:val="00301717"/>
    <w:rsid w:val="0030234E"/>
    <w:rsid w:val="00302DE2"/>
    <w:rsid w:val="003036C7"/>
    <w:rsid w:val="003039A3"/>
    <w:rsid w:val="00303B87"/>
    <w:rsid w:val="00304128"/>
    <w:rsid w:val="00304C12"/>
    <w:rsid w:val="00305828"/>
    <w:rsid w:val="00306509"/>
    <w:rsid w:val="003069A6"/>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35B"/>
    <w:rsid w:val="003523AB"/>
    <w:rsid w:val="00352CAA"/>
    <w:rsid w:val="0035338D"/>
    <w:rsid w:val="00354BA9"/>
    <w:rsid w:val="00354BC7"/>
    <w:rsid w:val="00354E19"/>
    <w:rsid w:val="00354EBB"/>
    <w:rsid w:val="00355295"/>
    <w:rsid w:val="003559EA"/>
    <w:rsid w:val="00356C80"/>
    <w:rsid w:val="00357335"/>
    <w:rsid w:val="00357AED"/>
    <w:rsid w:val="00360E6D"/>
    <w:rsid w:val="00361CCD"/>
    <w:rsid w:val="00361FB3"/>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7E3"/>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1DF"/>
    <w:rsid w:val="00392743"/>
    <w:rsid w:val="003930F3"/>
    <w:rsid w:val="00393B64"/>
    <w:rsid w:val="00395659"/>
    <w:rsid w:val="003A0E46"/>
    <w:rsid w:val="003A17A7"/>
    <w:rsid w:val="003A19B0"/>
    <w:rsid w:val="003A1E8C"/>
    <w:rsid w:val="003A2602"/>
    <w:rsid w:val="003A2667"/>
    <w:rsid w:val="003A42A3"/>
    <w:rsid w:val="003A4511"/>
    <w:rsid w:val="003B0E66"/>
    <w:rsid w:val="003B1682"/>
    <w:rsid w:val="003B1B32"/>
    <w:rsid w:val="003B1E72"/>
    <w:rsid w:val="003B3C4F"/>
    <w:rsid w:val="003B42CD"/>
    <w:rsid w:val="003B491B"/>
    <w:rsid w:val="003B49E6"/>
    <w:rsid w:val="003B4D08"/>
    <w:rsid w:val="003B4FE0"/>
    <w:rsid w:val="003B764F"/>
    <w:rsid w:val="003C0ACC"/>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6C0A"/>
    <w:rsid w:val="003D70B8"/>
    <w:rsid w:val="003D72DD"/>
    <w:rsid w:val="003D7F71"/>
    <w:rsid w:val="003E0EF0"/>
    <w:rsid w:val="003E1CDB"/>
    <w:rsid w:val="003E2129"/>
    <w:rsid w:val="003E4974"/>
    <w:rsid w:val="003E4A9B"/>
    <w:rsid w:val="003E4E36"/>
    <w:rsid w:val="003E4FFA"/>
    <w:rsid w:val="003E535E"/>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0AB5"/>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C89"/>
    <w:rsid w:val="00424F3F"/>
    <w:rsid w:val="00424FC9"/>
    <w:rsid w:val="00425DDA"/>
    <w:rsid w:val="004260BF"/>
    <w:rsid w:val="00426A7D"/>
    <w:rsid w:val="00427A40"/>
    <w:rsid w:val="00427F5B"/>
    <w:rsid w:val="004313F1"/>
    <w:rsid w:val="004313FE"/>
    <w:rsid w:val="0043186C"/>
    <w:rsid w:val="00431910"/>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28B7"/>
    <w:rsid w:val="004436DB"/>
    <w:rsid w:val="00443AC6"/>
    <w:rsid w:val="004440C5"/>
    <w:rsid w:val="00444E70"/>
    <w:rsid w:val="0044585F"/>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BEB"/>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4896"/>
    <w:rsid w:val="00505557"/>
    <w:rsid w:val="00507B44"/>
    <w:rsid w:val="005136BF"/>
    <w:rsid w:val="00513A4E"/>
    <w:rsid w:val="0051468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3BC"/>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75FF"/>
    <w:rsid w:val="005376E1"/>
    <w:rsid w:val="00537EB5"/>
    <w:rsid w:val="00540B0D"/>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987"/>
    <w:rsid w:val="00554BA7"/>
    <w:rsid w:val="005550AA"/>
    <w:rsid w:val="00555F23"/>
    <w:rsid w:val="00556FA9"/>
    <w:rsid w:val="00557DA3"/>
    <w:rsid w:val="00560A5D"/>
    <w:rsid w:val="005614BE"/>
    <w:rsid w:val="005622E7"/>
    <w:rsid w:val="0056468A"/>
    <w:rsid w:val="00565D13"/>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587"/>
    <w:rsid w:val="00590C0D"/>
    <w:rsid w:val="00590DA9"/>
    <w:rsid w:val="00590F43"/>
    <w:rsid w:val="00592745"/>
    <w:rsid w:val="0059381E"/>
    <w:rsid w:val="00593BF4"/>
    <w:rsid w:val="00593C5E"/>
    <w:rsid w:val="00593E96"/>
    <w:rsid w:val="00594311"/>
    <w:rsid w:val="005949E3"/>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3D3D"/>
    <w:rsid w:val="005B495D"/>
    <w:rsid w:val="005B5524"/>
    <w:rsid w:val="005B5E09"/>
    <w:rsid w:val="005B60EF"/>
    <w:rsid w:val="005B64DE"/>
    <w:rsid w:val="005B662B"/>
    <w:rsid w:val="005B76AF"/>
    <w:rsid w:val="005B783C"/>
    <w:rsid w:val="005B7C1C"/>
    <w:rsid w:val="005B7EDF"/>
    <w:rsid w:val="005C0D3A"/>
    <w:rsid w:val="005C11DF"/>
    <w:rsid w:val="005C12BF"/>
    <w:rsid w:val="005C1F0B"/>
    <w:rsid w:val="005C2275"/>
    <w:rsid w:val="005C2287"/>
    <w:rsid w:val="005C2336"/>
    <w:rsid w:val="005C2562"/>
    <w:rsid w:val="005C2B4C"/>
    <w:rsid w:val="005C39A5"/>
    <w:rsid w:val="005C3DCC"/>
    <w:rsid w:val="005C3F40"/>
    <w:rsid w:val="005C4278"/>
    <w:rsid w:val="005C48E2"/>
    <w:rsid w:val="005C542F"/>
    <w:rsid w:val="005C670B"/>
    <w:rsid w:val="005C679C"/>
    <w:rsid w:val="005C74A8"/>
    <w:rsid w:val="005C7BDF"/>
    <w:rsid w:val="005D1223"/>
    <w:rsid w:val="005D1685"/>
    <w:rsid w:val="005D2CE8"/>
    <w:rsid w:val="005D3220"/>
    <w:rsid w:val="005D3760"/>
    <w:rsid w:val="005D39F1"/>
    <w:rsid w:val="005D4D7B"/>
    <w:rsid w:val="005D5D7E"/>
    <w:rsid w:val="005D5E5A"/>
    <w:rsid w:val="005D74CF"/>
    <w:rsid w:val="005E095F"/>
    <w:rsid w:val="005E0BA4"/>
    <w:rsid w:val="005E16EF"/>
    <w:rsid w:val="005E18B8"/>
    <w:rsid w:val="005E372D"/>
    <w:rsid w:val="005E4582"/>
    <w:rsid w:val="005E5294"/>
    <w:rsid w:val="005E5BEF"/>
    <w:rsid w:val="005E5E17"/>
    <w:rsid w:val="005E62E7"/>
    <w:rsid w:val="005E6731"/>
    <w:rsid w:val="005E7C18"/>
    <w:rsid w:val="005E7D24"/>
    <w:rsid w:val="005F00ED"/>
    <w:rsid w:val="005F0D40"/>
    <w:rsid w:val="005F158A"/>
    <w:rsid w:val="005F31AA"/>
    <w:rsid w:val="005F3435"/>
    <w:rsid w:val="005F3A19"/>
    <w:rsid w:val="005F3B79"/>
    <w:rsid w:val="005F3D3C"/>
    <w:rsid w:val="005F44EB"/>
    <w:rsid w:val="005F474C"/>
    <w:rsid w:val="005F5EE7"/>
    <w:rsid w:val="005F617D"/>
    <w:rsid w:val="005F7085"/>
    <w:rsid w:val="005F712F"/>
    <w:rsid w:val="005F723E"/>
    <w:rsid w:val="005F7281"/>
    <w:rsid w:val="005F7463"/>
    <w:rsid w:val="005F76CA"/>
    <w:rsid w:val="006001A8"/>
    <w:rsid w:val="00600F2C"/>
    <w:rsid w:val="00600F64"/>
    <w:rsid w:val="00602B09"/>
    <w:rsid w:val="00602B18"/>
    <w:rsid w:val="00603967"/>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483A"/>
    <w:rsid w:val="00625156"/>
    <w:rsid w:val="00625CF2"/>
    <w:rsid w:val="0062672E"/>
    <w:rsid w:val="00627215"/>
    <w:rsid w:val="00627CC3"/>
    <w:rsid w:val="006305FD"/>
    <w:rsid w:val="006308A5"/>
    <w:rsid w:val="006309FE"/>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016"/>
    <w:rsid w:val="006528C8"/>
    <w:rsid w:val="006534FC"/>
    <w:rsid w:val="00653B7A"/>
    <w:rsid w:val="00654322"/>
    <w:rsid w:val="006543B4"/>
    <w:rsid w:val="006559D6"/>
    <w:rsid w:val="00656F84"/>
    <w:rsid w:val="0066083F"/>
    <w:rsid w:val="00660D72"/>
    <w:rsid w:val="006613AF"/>
    <w:rsid w:val="00661B52"/>
    <w:rsid w:val="00661DD4"/>
    <w:rsid w:val="0066256E"/>
    <w:rsid w:val="00662BC0"/>
    <w:rsid w:val="00664FFE"/>
    <w:rsid w:val="00665BFD"/>
    <w:rsid w:val="00665EF2"/>
    <w:rsid w:val="0066678F"/>
    <w:rsid w:val="006721CA"/>
    <w:rsid w:val="00672AC3"/>
    <w:rsid w:val="0067394A"/>
    <w:rsid w:val="006745CE"/>
    <w:rsid w:val="00674C88"/>
    <w:rsid w:val="00675601"/>
    <w:rsid w:val="00675AB3"/>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3CFE"/>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1D54"/>
    <w:rsid w:val="006B1E41"/>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528"/>
    <w:rsid w:val="006C4D19"/>
    <w:rsid w:val="006C5098"/>
    <w:rsid w:val="006C65C2"/>
    <w:rsid w:val="006C6D5B"/>
    <w:rsid w:val="006C6DC4"/>
    <w:rsid w:val="006C70DB"/>
    <w:rsid w:val="006C71EA"/>
    <w:rsid w:val="006C7CA4"/>
    <w:rsid w:val="006D0DCC"/>
    <w:rsid w:val="006D0E70"/>
    <w:rsid w:val="006D1B17"/>
    <w:rsid w:val="006D25B1"/>
    <w:rsid w:val="006D2AC6"/>
    <w:rsid w:val="006D2C81"/>
    <w:rsid w:val="006D2DC5"/>
    <w:rsid w:val="006D320C"/>
    <w:rsid w:val="006D3812"/>
    <w:rsid w:val="006D487D"/>
    <w:rsid w:val="006D4CFD"/>
    <w:rsid w:val="006D50B8"/>
    <w:rsid w:val="006D5475"/>
    <w:rsid w:val="006D60EF"/>
    <w:rsid w:val="006D674A"/>
    <w:rsid w:val="006D75BE"/>
    <w:rsid w:val="006D7CC2"/>
    <w:rsid w:val="006D7DC0"/>
    <w:rsid w:val="006E0D1F"/>
    <w:rsid w:val="006E1266"/>
    <w:rsid w:val="006E3EA4"/>
    <w:rsid w:val="006E4785"/>
    <w:rsid w:val="006E4917"/>
    <w:rsid w:val="006E5031"/>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CA7"/>
    <w:rsid w:val="00723F01"/>
    <w:rsid w:val="00724626"/>
    <w:rsid w:val="00724862"/>
    <w:rsid w:val="0072692B"/>
    <w:rsid w:val="00726D9C"/>
    <w:rsid w:val="00727159"/>
    <w:rsid w:val="00727E5E"/>
    <w:rsid w:val="00730BBE"/>
    <w:rsid w:val="007310EF"/>
    <w:rsid w:val="007313EB"/>
    <w:rsid w:val="00731B77"/>
    <w:rsid w:val="00731C43"/>
    <w:rsid w:val="007321D6"/>
    <w:rsid w:val="00732BA4"/>
    <w:rsid w:val="007331DC"/>
    <w:rsid w:val="00733BC3"/>
    <w:rsid w:val="00734B2E"/>
    <w:rsid w:val="00736918"/>
    <w:rsid w:val="007370FF"/>
    <w:rsid w:val="00742472"/>
    <w:rsid w:val="00742659"/>
    <w:rsid w:val="007429B4"/>
    <w:rsid w:val="00742CFE"/>
    <w:rsid w:val="00742EBA"/>
    <w:rsid w:val="00743B88"/>
    <w:rsid w:val="00743BAF"/>
    <w:rsid w:val="00744073"/>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2E6D"/>
    <w:rsid w:val="00763C77"/>
    <w:rsid w:val="00763EA1"/>
    <w:rsid w:val="00764298"/>
    <w:rsid w:val="007644EE"/>
    <w:rsid w:val="00765378"/>
    <w:rsid w:val="0076541D"/>
    <w:rsid w:val="007674C6"/>
    <w:rsid w:val="00767673"/>
    <w:rsid w:val="00767794"/>
    <w:rsid w:val="007711E8"/>
    <w:rsid w:val="00771CCE"/>
    <w:rsid w:val="00772351"/>
    <w:rsid w:val="007723BC"/>
    <w:rsid w:val="00773587"/>
    <w:rsid w:val="00773E84"/>
    <w:rsid w:val="0077466B"/>
    <w:rsid w:val="00774829"/>
    <w:rsid w:val="007748D5"/>
    <w:rsid w:val="00774C26"/>
    <w:rsid w:val="00774F69"/>
    <w:rsid w:val="00775601"/>
    <w:rsid w:val="0077577A"/>
    <w:rsid w:val="00775832"/>
    <w:rsid w:val="00775CFB"/>
    <w:rsid w:val="00775D53"/>
    <w:rsid w:val="00776187"/>
    <w:rsid w:val="007763DB"/>
    <w:rsid w:val="007763EA"/>
    <w:rsid w:val="007766A1"/>
    <w:rsid w:val="00776CD0"/>
    <w:rsid w:val="00777801"/>
    <w:rsid w:val="00777B60"/>
    <w:rsid w:val="0078056A"/>
    <w:rsid w:val="00780F38"/>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5AFB"/>
    <w:rsid w:val="007962E4"/>
    <w:rsid w:val="0079645E"/>
    <w:rsid w:val="007969CF"/>
    <w:rsid w:val="00796BD2"/>
    <w:rsid w:val="00797156"/>
    <w:rsid w:val="00797419"/>
    <w:rsid w:val="007977FE"/>
    <w:rsid w:val="007A0CE9"/>
    <w:rsid w:val="007A1D63"/>
    <w:rsid w:val="007A1E0E"/>
    <w:rsid w:val="007A2201"/>
    <w:rsid w:val="007A2766"/>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A18"/>
    <w:rsid w:val="007B3E26"/>
    <w:rsid w:val="007B4481"/>
    <w:rsid w:val="007B4E5C"/>
    <w:rsid w:val="007B5877"/>
    <w:rsid w:val="007B5EA0"/>
    <w:rsid w:val="007B63C4"/>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0746"/>
    <w:rsid w:val="008112B7"/>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CDF"/>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47F7"/>
    <w:rsid w:val="008552F4"/>
    <w:rsid w:val="00856273"/>
    <w:rsid w:val="00856971"/>
    <w:rsid w:val="00857275"/>
    <w:rsid w:val="00857A32"/>
    <w:rsid w:val="0086060B"/>
    <w:rsid w:val="008607EA"/>
    <w:rsid w:val="00861457"/>
    <w:rsid w:val="008622C8"/>
    <w:rsid w:val="00862351"/>
    <w:rsid w:val="00862D1A"/>
    <w:rsid w:val="008632CB"/>
    <w:rsid w:val="00864798"/>
    <w:rsid w:val="0086493F"/>
    <w:rsid w:val="00864FA3"/>
    <w:rsid w:val="00865368"/>
    <w:rsid w:val="0086536F"/>
    <w:rsid w:val="00866B21"/>
    <w:rsid w:val="00867A49"/>
    <w:rsid w:val="00867AA3"/>
    <w:rsid w:val="00867B7C"/>
    <w:rsid w:val="00867E75"/>
    <w:rsid w:val="00871559"/>
    <w:rsid w:val="0087163E"/>
    <w:rsid w:val="00871AD7"/>
    <w:rsid w:val="00872556"/>
    <w:rsid w:val="00872C1F"/>
    <w:rsid w:val="008733D6"/>
    <w:rsid w:val="00873839"/>
    <w:rsid w:val="00873FD0"/>
    <w:rsid w:val="008740EC"/>
    <w:rsid w:val="00874275"/>
    <w:rsid w:val="00874D64"/>
    <w:rsid w:val="00875739"/>
    <w:rsid w:val="008758EE"/>
    <w:rsid w:val="00876FC1"/>
    <w:rsid w:val="00880262"/>
    <w:rsid w:val="008806D9"/>
    <w:rsid w:val="00880AE1"/>
    <w:rsid w:val="0088170A"/>
    <w:rsid w:val="00881774"/>
    <w:rsid w:val="00881D54"/>
    <w:rsid w:val="0088213C"/>
    <w:rsid w:val="00883FFE"/>
    <w:rsid w:val="0088429F"/>
    <w:rsid w:val="008845BB"/>
    <w:rsid w:val="00884791"/>
    <w:rsid w:val="008850D4"/>
    <w:rsid w:val="00886203"/>
    <w:rsid w:val="0088623A"/>
    <w:rsid w:val="008862EA"/>
    <w:rsid w:val="00886BF0"/>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A6EF8"/>
    <w:rsid w:val="008B0862"/>
    <w:rsid w:val="008B0914"/>
    <w:rsid w:val="008B09CC"/>
    <w:rsid w:val="008B0B4F"/>
    <w:rsid w:val="008B148A"/>
    <w:rsid w:val="008B193C"/>
    <w:rsid w:val="008B1A84"/>
    <w:rsid w:val="008B2AE9"/>
    <w:rsid w:val="008B2B4F"/>
    <w:rsid w:val="008B2C38"/>
    <w:rsid w:val="008B2EC7"/>
    <w:rsid w:val="008B358D"/>
    <w:rsid w:val="008B49F8"/>
    <w:rsid w:val="008B4A58"/>
    <w:rsid w:val="008B4FA6"/>
    <w:rsid w:val="008B5047"/>
    <w:rsid w:val="008B6A7C"/>
    <w:rsid w:val="008B7524"/>
    <w:rsid w:val="008B758A"/>
    <w:rsid w:val="008C348D"/>
    <w:rsid w:val="008C3627"/>
    <w:rsid w:val="008C406F"/>
    <w:rsid w:val="008C4B4A"/>
    <w:rsid w:val="008C6CCB"/>
    <w:rsid w:val="008C7960"/>
    <w:rsid w:val="008D06E8"/>
    <w:rsid w:val="008D180E"/>
    <w:rsid w:val="008D2A4E"/>
    <w:rsid w:val="008D2B47"/>
    <w:rsid w:val="008D3321"/>
    <w:rsid w:val="008D44AC"/>
    <w:rsid w:val="008D4B68"/>
    <w:rsid w:val="008D4BF5"/>
    <w:rsid w:val="008D6E4D"/>
    <w:rsid w:val="008D6EC2"/>
    <w:rsid w:val="008D7704"/>
    <w:rsid w:val="008E1730"/>
    <w:rsid w:val="008E178E"/>
    <w:rsid w:val="008E181F"/>
    <w:rsid w:val="008E19D5"/>
    <w:rsid w:val="008E2E12"/>
    <w:rsid w:val="008E377A"/>
    <w:rsid w:val="008E499E"/>
    <w:rsid w:val="008E5C72"/>
    <w:rsid w:val="008E66E1"/>
    <w:rsid w:val="008E743F"/>
    <w:rsid w:val="008E7701"/>
    <w:rsid w:val="008E7864"/>
    <w:rsid w:val="008F0640"/>
    <w:rsid w:val="008F10D2"/>
    <w:rsid w:val="008F2F3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5D2A"/>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178"/>
    <w:rsid w:val="00940757"/>
    <w:rsid w:val="00940C64"/>
    <w:rsid w:val="00941C0F"/>
    <w:rsid w:val="00941CA0"/>
    <w:rsid w:val="00941D1A"/>
    <w:rsid w:val="00941D75"/>
    <w:rsid w:val="0094293A"/>
    <w:rsid w:val="00942A06"/>
    <w:rsid w:val="00943774"/>
    <w:rsid w:val="00945A07"/>
    <w:rsid w:val="00945A3F"/>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4C4F"/>
    <w:rsid w:val="00965295"/>
    <w:rsid w:val="0096533D"/>
    <w:rsid w:val="009653FB"/>
    <w:rsid w:val="0096595B"/>
    <w:rsid w:val="009667F0"/>
    <w:rsid w:val="0097014A"/>
    <w:rsid w:val="00970757"/>
    <w:rsid w:val="00970C4C"/>
    <w:rsid w:val="00971B42"/>
    <w:rsid w:val="00972FFE"/>
    <w:rsid w:val="009730B9"/>
    <w:rsid w:val="00973719"/>
    <w:rsid w:val="00973CF3"/>
    <w:rsid w:val="00974762"/>
    <w:rsid w:val="009747D8"/>
    <w:rsid w:val="00974C7B"/>
    <w:rsid w:val="009755C5"/>
    <w:rsid w:val="009762E0"/>
    <w:rsid w:val="0097661F"/>
    <w:rsid w:val="00977AFC"/>
    <w:rsid w:val="0098021A"/>
    <w:rsid w:val="0098050F"/>
    <w:rsid w:val="00980952"/>
    <w:rsid w:val="00980FCE"/>
    <w:rsid w:val="0098130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18C1"/>
    <w:rsid w:val="009A2A82"/>
    <w:rsid w:val="009A3416"/>
    <w:rsid w:val="009A35A2"/>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B7896"/>
    <w:rsid w:val="009C0217"/>
    <w:rsid w:val="009C03BD"/>
    <w:rsid w:val="009C0DE9"/>
    <w:rsid w:val="009C0F4A"/>
    <w:rsid w:val="009C27FD"/>
    <w:rsid w:val="009C2983"/>
    <w:rsid w:val="009C2A51"/>
    <w:rsid w:val="009C2FFD"/>
    <w:rsid w:val="009C31A8"/>
    <w:rsid w:val="009C31B7"/>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7DA"/>
    <w:rsid w:val="009E4B7E"/>
    <w:rsid w:val="009E557E"/>
    <w:rsid w:val="009E7910"/>
    <w:rsid w:val="009E79F2"/>
    <w:rsid w:val="009F0618"/>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143B"/>
    <w:rsid w:val="00A623B6"/>
    <w:rsid w:val="00A62D41"/>
    <w:rsid w:val="00A62DD2"/>
    <w:rsid w:val="00A632BD"/>
    <w:rsid w:val="00A6353B"/>
    <w:rsid w:val="00A63D01"/>
    <w:rsid w:val="00A6416A"/>
    <w:rsid w:val="00A64462"/>
    <w:rsid w:val="00A65DE1"/>
    <w:rsid w:val="00A6680E"/>
    <w:rsid w:val="00A70045"/>
    <w:rsid w:val="00A7121F"/>
    <w:rsid w:val="00A71735"/>
    <w:rsid w:val="00A7178F"/>
    <w:rsid w:val="00A718D8"/>
    <w:rsid w:val="00A72F36"/>
    <w:rsid w:val="00A733E4"/>
    <w:rsid w:val="00A74FF7"/>
    <w:rsid w:val="00A761F5"/>
    <w:rsid w:val="00A8042F"/>
    <w:rsid w:val="00A80543"/>
    <w:rsid w:val="00A8070F"/>
    <w:rsid w:val="00A807AB"/>
    <w:rsid w:val="00A80E0A"/>
    <w:rsid w:val="00A81616"/>
    <w:rsid w:val="00A81DE0"/>
    <w:rsid w:val="00A82113"/>
    <w:rsid w:val="00A84444"/>
    <w:rsid w:val="00A84A88"/>
    <w:rsid w:val="00A85656"/>
    <w:rsid w:val="00A85F4E"/>
    <w:rsid w:val="00A86802"/>
    <w:rsid w:val="00A86873"/>
    <w:rsid w:val="00A86E85"/>
    <w:rsid w:val="00A90929"/>
    <w:rsid w:val="00A92497"/>
    <w:rsid w:val="00A92808"/>
    <w:rsid w:val="00A92F11"/>
    <w:rsid w:val="00A93B1B"/>
    <w:rsid w:val="00A93BF5"/>
    <w:rsid w:val="00A9410F"/>
    <w:rsid w:val="00A953A1"/>
    <w:rsid w:val="00A95841"/>
    <w:rsid w:val="00A9604A"/>
    <w:rsid w:val="00A96A0F"/>
    <w:rsid w:val="00AA2C30"/>
    <w:rsid w:val="00AA2C79"/>
    <w:rsid w:val="00AA3084"/>
    <w:rsid w:val="00AA3283"/>
    <w:rsid w:val="00AA43B8"/>
    <w:rsid w:val="00AA45D3"/>
    <w:rsid w:val="00AA5930"/>
    <w:rsid w:val="00AA5CCB"/>
    <w:rsid w:val="00AA6F5E"/>
    <w:rsid w:val="00AA7263"/>
    <w:rsid w:val="00AA748D"/>
    <w:rsid w:val="00AA75F3"/>
    <w:rsid w:val="00AB05DF"/>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4CEC"/>
    <w:rsid w:val="00AC57E1"/>
    <w:rsid w:val="00AC5A39"/>
    <w:rsid w:val="00AD18F3"/>
    <w:rsid w:val="00AD192C"/>
    <w:rsid w:val="00AD2122"/>
    <w:rsid w:val="00AD25DB"/>
    <w:rsid w:val="00AD2A97"/>
    <w:rsid w:val="00AD2B95"/>
    <w:rsid w:val="00AD3F18"/>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395"/>
    <w:rsid w:val="00AF1B16"/>
    <w:rsid w:val="00AF241A"/>
    <w:rsid w:val="00AF2625"/>
    <w:rsid w:val="00AF3281"/>
    <w:rsid w:val="00AF3AC3"/>
    <w:rsid w:val="00AF41C7"/>
    <w:rsid w:val="00AF59FC"/>
    <w:rsid w:val="00AF6E2F"/>
    <w:rsid w:val="00B00118"/>
    <w:rsid w:val="00B00AC7"/>
    <w:rsid w:val="00B00C60"/>
    <w:rsid w:val="00B00CF9"/>
    <w:rsid w:val="00B01637"/>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57A"/>
    <w:rsid w:val="00B1589B"/>
    <w:rsid w:val="00B15B06"/>
    <w:rsid w:val="00B16BAE"/>
    <w:rsid w:val="00B200BF"/>
    <w:rsid w:val="00B20676"/>
    <w:rsid w:val="00B20B72"/>
    <w:rsid w:val="00B21602"/>
    <w:rsid w:val="00B21AA0"/>
    <w:rsid w:val="00B221A2"/>
    <w:rsid w:val="00B228AD"/>
    <w:rsid w:val="00B22DEF"/>
    <w:rsid w:val="00B24F70"/>
    <w:rsid w:val="00B25722"/>
    <w:rsid w:val="00B26A67"/>
    <w:rsid w:val="00B26D66"/>
    <w:rsid w:val="00B26FD3"/>
    <w:rsid w:val="00B26FDD"/>
    <w:rsid w:val="00B27BF8"/>
    <w:rsid w:val="00B30D2B"/>
    <w:rsid w:val="00B310EB"/>
    <w:rsid w:val="00B318B5"/>
    <w:rsid w:val="00B31F38"/>
    <w:rsid w:val="00B322CE"/>
    <w:rsid w:val="00B32EE1"/>
    <w:rsid w:val="00B3317D"/>
    <w:rsid w:val="00B33E7F"/>
    <w:rsid w:val="00B34B4E"/>
    <w:rsid w:val="00B35129"/>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6769"/>
    <w:rsid w:val="00B676B4"/>
    <w:rsid w:val="00B67EB9"/>
    <w:rsid w:val="00B70220"/>
    <w:rsid w:val="00B70F02"/>
    <w:rsid w:val="00B70FC7"/>
    <w:rsid w:val="00B712C6"/>
    <w:rsid w:val="00B71F87"/>
    <w:rsid w:val="00B72215"/>
    <w:rsid w:val="00B72798"/>
    <w:rsid w:val="00B72A79"/>
    <w:rsid w:val="00B72BAD"/>
    <w:rsid w:val="00B73B06"/>
    <w:rsid w:val="00B748C9"/>
    <w:rsid w:val="00B7633C"/>
    <w:rsid w:val="00B77147"/>
    <w:rsid w:val="00B8055A"/>
    <w:rsid w:val="00B81F19"/>
    <w:rsid w:val="00B830F5"/>
    <w:rsid w:val="00B83D18"/>
    <w:rsid w:val="00B83DD7"/>
    <w:rsid w:val="00B855C3"/>
    <w:rsid w:val="00B855EA"/>
    <w:rsid w:val="00B85D3C"/>
    <w:rsid w:val="00B86463"/>
    <w:rsid w:val="00B86E46"/>
    <w:rsid w:val="00B9032C"/>
    <w:rsid w:val="00B90341"/>
    <w:rsid w:val="00B91246"/>
    <w:rsid w:val="00B93A22"/>
    <w:rsid w:val="00B93BDB"/>
    <w:rsid w:val="00B9414D"/>
    <w:rsid w:val="00B9489A"/>
    <w:rsid w:val="00B961D6"/>
    <w:rsid w:val="00B968AE"/>
    <w:rsid w:val="00B96B9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B6982"/>
    <w:rsid w:val="00BB7455"/>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07CF"/>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2E1F"/>
    <w:rsid w:val="00BE361E"/>
    <w:rsid w:val="00BE3683"/>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6F2B"/>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4AA"/>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1B4"/>
    <w:rsid w:val="00C82CA6"/>
    <w:rsid w:val="00C82E1F"/>
    <w:rsid w:val="00C836A5"/>
    <w:rsid w:val="00C85A9B"/>
    <w:rsid w:val="00C85E5D"/>
    <w:rsid w:val="00C85E61"/>
    <w:rsid w:val="00C85F00"/>
    <w:rsid w:val="00C85FE6"/>
    <w:rsid w:val="00C87955"/>
    <w:rsid w:val="00C87CC9"/>
    <w:rsid w:val="00C9035B"/>
    <w:rsid w:val="00C90967"/>
    <w:rsid w:val="00C90A57"/>
    <w:rsid w:val="00C910F5"/>
    <w:rsid w:val="00C91C3F"/>
    <w:rsid w:val="00C92CA0"/>
    <w:rsid w:val="00C92E03"/>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CA5"/>
    <w:rsid w:val="00CA3D96"/>
    <w:rsid w:val="00CA5298"/>
    <w:rsid w:val="00CA535B"/>
    <w:rsid w:val="00CA6CFE"/>
    <w:rsid w:val="00CA6DFB"/>
    <w:rsid w:val="00CA73D5"/>
    <w:rsid w:val="00CB01F7"/>
    <w:rsid w:val="00CB046F"/>
    <w:rsid w:val="00CB112B"/>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50F"/>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775"/>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525"/>
    <w:rsid w:val="00D22BBF"/>
    <w:rsid w:val="00D23A72"/>
    <w:rsid w:val="00D26190"/>
    <w:rsid w:val="00D26A20"/>
    <w:rsid w:val="00D2744A"/>
    <w:rsid w:val="00D30EC1"/>
    <w:rsid w:val="00D327F4"/>
    <w:rsid w:val="00D3339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65E0"/>
    <w:rsid w:val="00D57B7F"/>
    <w:rsid w:val="00D62235"/>
    <w:rsid w:val="00D63046"/>
    <w:rsid w:val="00D636CF"/>
    <w:rsid w:val="00D63DF5"/>
    <w:rsid w:val="00D63F8B"/>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773"/>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4D0"/>
    <w:rsid w:val="00D85CCC"/>
    <w:rsid w:val="00D862EC"/>
    <w:rsid w:val="00D87778"/>
    <w:rsid w:val="00D87EEF"/>
    <w:rsid w:val="00D90A09"/>
    <w:rsid w:val="00D90B54"/>
    <w:rsid w:val="00D91384"/>
    <w:rsid w:val="00D92329"/>
    <w:rsid w:val="00D92581"/>
    <w:rsid w:val="00D93A76"/>
    <w:rsid w:val="00D93B71"/>
    <w:rsid w:val="00D943CC"/>
    <w:rsid w:val="00D94CF8"/>
    <w:rsid w:val="00D969DD"/>
    <w:rsid w:val="00D9716C"/>
    <w:rsid w:val="00D97C48"/>
    <w:rsid w:val="00D97CBB"/>
    <w:rsid w:val="00DA0214"/>
    <w:rsid w:val="00DA0338"/>
    <w:rsid w:val="00DA10BB"/>
    <w:rsid w:val="00DA1946"/>
    <w:rsid w:val="00DA235F"/>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4496"/>
    <w:rsid w:val="00DB510E"/>
    <w:rsid w:val="00DB60F5"/>
    <w:rsid w:val="00DB7493"/>
    <w:rsid w:val="00DB75BC"/>
    <w:rsid w:val="00DC0D1C"/>
    <w:rsid w:val="00DC1258"/>
    <w:rsid w:val="00DC1303"/>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AAF"/>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5FF5"/>
    <w:rsid w:val="00DF6EDA"/>
    <w:rsid w:val="00DF70F0"/>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0AE"/>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18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21A"/>
    <w:rsid w:val="00E45ADE"/>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4C8"/>
    <w:rsid w:val="00E629A7"/>
    <w:rsid w:val="00E6381A"/>
    <w:rsid w:val="00E638D6"/>
    <w:rsid w:val="00E63C6D"/>
    <w:rsid w:val="00E654F6"/>
    <w:rsid w:val="00E65C11"/>
    <w:rsid w:val="00E65DFD"/>
    <w:rsid w:val="00E66030"/>
    <w:rsid w:val="00E661BF"/>
    <w:rsid w:val="00E665AA"/>
    <w:rsid w:val="00E66893"/>
    <w:rsid w:val="00E6709C"/>
    <w:rsid w:val="00E70F68"/>
    <w:rsid w:val="00E71334"/>
    <w:rsid w:val="00E71E39"/>
    <w:rsid w:val="00E72454"/>
    <w:rsid w:val="00E7298A"/>
    <w:rsid w:val="00E72AEE"/>
    <w:rsid w:val="00E72B2A"/>
    <w:rsid w:val="00E741D0"/>
    <w:rsid w:val="00E74414"/>
    <w:rsid w:val="00E74868"/>
    <w:rsid w:val="00E76F06"/>
    <w:rsid w:val="00E772AC"/>
    <w:rsid w:val="00E77503"/>
    <w:rsid w:val="00E810CE"/>
    <w:rsid w:val="00E82862"/>
    <w:rsid w:val="00E8306F"/>
    <w:rsid w:val="00E83213"/>
    <w:rsid w:val="00E8331E"/>
    <w:rsid w:val="00E8348B"/>
    <w:rsid w:val="00E84B30"/>
    <w:rsid w:val="00E86D10"/>
    <w:rsid w:val="00E87835"/>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6F8A"/>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418"/>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EF6CE2"/>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023A"/>
    <w:rsid w:val="00F2125C"/>
    <w:rsid w:val="00F21462"/>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527"/>
    <w:rsid w:val="00F649E1"/>
    <w:rsid w:val="00F65F9F"/>
    <w:rsid w:val="00F663B8"/>
    <w:rsid w:val="00F66667"/>
    <w:rsid w:val="00F66777"/>
    <w:rsid w:val="00F67961"/>
    <w:rsid w:val="00F67DD0"/>
    <w:rsid w:val="00F67E03"/>
    <w:rsid w:val="00F67E2F"/>
    <w:rsid w:val="00F704AC"/>
    <w:rsid w:val="00F705FB"/>
    <w:rsid w:val="00F70B76"/>
    <w:rsid w:val="00F728C9"/>
    <w:rsid w:val="00F73054"/>
    <w:rsid w:val="00F74213"/>
    <w:rsid w:val="00F74252"/>
    <w:rsid w:val="00F748F5"/>
    <w:rsid w:val="00F74C0B"/>
    <w:rsid w:val="00F75F3B"/>
    <w:rsid w:val="00F761F8"/>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689"/>
    <w:rsid w:val="00F93739"/>
    <w:rsid w:val="00F93D84"/>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4346"/>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5B57"/>
    <w:rsid w:val="00FD5E21"/>
    <w:rsid w:val="00FD71E9"/>
    <w:rsid w:val="00FE0739"/>
    <w:rsid w:val="00FE079F"/>
    <w:rsid w:val="00FE0C8E"/>
    <w:rsid w:val="00FE0F6A"/>
    <w:rsid w:val="00FE1150"/>
    <w:rsid w:val="00FE1346"/>
    <w:rsid w:val="00FE1982"/>
    <w:rsid w:val="00FE1D15"/>
    <w:rsid w:val="00FE1DF7"/>
    <w:rsid w:val="00FE41C5"/>
    <w:rsid w:val="00FE41CE"/>
    <w:rsid w:val="00FE4546"/>
    <w:rsid w:val="00FE46CD"/>
    <w:rsid w:val="00FE47D4"/>
    <w:rsid w:val="00FE4CDA"/>
    <w:rsid w:val="00FE5AA4"/>
    <w:rsid w:val="00FE6AFC"/>
    <w:rsid w:val="00FE6D42"/>
    <w:rsid w:val="00FE6DE0"/>
    <w:rsid w:val="00FE7D9D"/>
    <w:rsid w:val="00FF10EB"/>
    <w:rsid w:val="00FF1251"/>
    <w:rsid w:val="00FF1493"/>
    <w:rsid w:val="00FF251D"/>
    <w:rsid w:val="00FF4EE5"/>
    <w:rsid w:val="00FF4EFB"/>
    <w:rsid w:val="00FF5100"/>
    <w:rsid w:val="00FF534F"/>
    <w:rsid w:val="00FF5BD7"/>
    <w:rsid w:val="00FF703C"/>
    <w:rsid w:val="00FF716D"/>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7927</Words>
  <Characters>501188</Characters>
  <Application>Microsoft Office Word</Application>
  <DocSecurity>0</DocSecurity>
  <Lines>4176</Lines>
  <Paragraphs>1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940</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359</cp:revision>
  <dcterms:created xsi:type="dcterms:W3CDTF">2022-05-13T16:19:00Z</dcterms:created>
  <dcterms:modified xsi:type="dcterms:W3CDTF">2022-05-1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cology-letters</vt:lpwstr>
  </property>
  <property fmtid="{D5CDD505-2E9C-101B-9397-08002B2CF9AE}" pid="18" name="Mendeley Recent Style Name 5_1">
    <vt:lpwstr>Ecology Letter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ContentTypeId">
    <vt:lpwstr>0x010100058E4A01379C2446AABC7C82B5882FA3</vt:lpwstr>
  </property>
</Properties>
</file>